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C34C26" w14:textId="5D99724B" w:rsidR="00327356" w:rsidRDefault="00E91A7C" w:rsidP="00B06226">
      <w:pPr>
        <w:pStyle w:val="Title"/>
        <w:spacing w:line="360" w:lineRule="auto"/>
        <w:jc w:val="both"/>
      </w:pPr>
      <w:r>
        <w:t>Chapter 6</w:t>
      </w:r>
      <w:r w:rsidR="00994360">
        <w:t xml:space="preserve"> – </w:t>
      </w:r>
      <w:r w:rsidR="004A5E58">
        <w:t>Summary and Conclusions</w:t>
      </w:r>
    </w:p>
    <w:p w14:paraId="277B0358" w14:textId="60794D79" w:rsidR="009C7C02" w:rsidRPr="009C7C02" w:rsidRDefault="00496580" w:rsidP="00B06226">
      <w:pPr>
        <w:spacing w:line="360" w:lineRule="auto"/>
        <w:jc w:val="both"/>
      </w:pPr>
      <w:r>
        <w:t>Throughout this thesis I</w:t>
      </w:r>
      <w:r w:rsidR="009D720D">
        <w:t xml:space="preserve"> have presented the theories and concepts that underlie t</w:t>
      </w:r>
      <w:r>
        <w:t>he idea of my</w:t>
      </w:r>
      <w:r w:rsidR="0087227F">
        <w:t xml:space="preserve"> </w:t>
      </w:r>
      <w:r>
        <w:t>server-side feature detection system</w:t>
      </w:r>
      <w:r w:rsidR="0087227F">
        <w:t xml:space="preserve">. </w:t>
      </w:r>
      <w:r w:rsidR="000D7072">
        <w:t>In this chapter we will look at the merits of the implementation</w:t>
      </w:r>
      <w:r w:rsidR="005F48A1">
        <w:t xml:space="preserve"> and discuss its advantages in the context of improving performance of Web</w:t>
      </w:r>
      <w:r w:rsidR="00CF731B">
        <w:t xml:space="preserve"> sites, with focus on the future friendly</w:t>
      </w:r>
      <w:r w:rsidR="00DB5208">
        <w:t xml:space="preserve"> Web</w:t>
      </w:r>
      <w:r w:rsidR="00573D34">
        <w:t xml:space="preserve"> </w:t>
      </w:r>
      <w:r w:rsidR="00816EEF">
        <w:fldChar w:fldCharType="begin"/>
      </w:r>
      <w:r w:rsidR="00816EEF">
        <w:instrText xml:space="preserve"> ADDIN EN.CITE &lt;EndNote&gt;&lt;Cite&gt;&lt;Author&gt;Wroblewski&lt;/Author&gt;&lt;Year&gt;2013&lt;/Year&gt;&lt;RecNum&gt;42&lt;/RecNum&gt;&lt;DisplayText&gt;[1]&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816EEF">
        <w:fldChar w:fldCharType="separate"/>
      </w:r>
      <w:r w:rsidR="00816EEF">
        <w:rPr>
          <w:noProof/>
        </w:rPr>
        <w:t>[</w:t>
      </w:r>
      <w:hyperlink w:anchor="_ENREF_1" w:tooltip="Wroblewski, 2013 #42" w:history="1">
        <w:r w:rsidR="0000315F">
          <w:rPr>
            <w:noProof/>
          </w:rPr>
          <w:t>1</w:t>
        </w:r>
      </w:hyperlink>
      <w:r w:rsidR="00816EEF">
        <w:rPr>
          <w:noProof/>
        </w:rPr>
        <w:t>]</w:t>
      </w:r>
      <w:r w:rsidR="00816EEF">
        <w:fldChar w:fldCharType="end"/>
      </w:r>
      <w:r w:rsidR="005F48A1">
        <w:t>.</w:t>
      </w:r>
    </w:p>
    <w:p w14:paraId="6F83284E" w14:textId="7E0A6F71" w:rsidR="0050459E" w:rsidRDefault="00AD515A" w:rsidP="00B06226">
      <w:pPr>
        <w:pStyle w:val="Heading1"/>
        <w:spacing w:line="360" w:lineRule="auto"/>
        <w:jc w:val="both"/>
      </w:pPr>
      <w:r>
        <w:t>Why</w:t>
      </w:r>
      <w:r w:rsidR="00921D4C">
        <w:t xml:space="preserve"> RESS and </w:t>
      </w:r>
      <w:r w:rsidR="00B53647">
        <w:t>server-side feature d</w:t>
      </w:r>
      <w:r w:rsidR="00DD0029">
        <w:t>etection</w:t>
      </w:r>
      <w:r>
        <w:t>?</w:t>
      </w:r>
    </w:p>
    <w:p w14:paraId="5C4E373C" w14:textId="0F260793" w:rsidR="006D404E" w:rsidRDefault="00127A8E" w:rsidP="00B06226">
      <w:pPr>
        <w:spacing w:line="360" w:lineRule="auto"/>
        <w:jc w:val="both"/>
      </w:pPr>
      <w:r>
        <w:t>The growing p</w:t>
      </w:r>
      <w:r w:rsidR="005B643D">
        <w:t>opularity of using mobile devices to browse the Web</w:t>
      </w:r>
      <w:r w:rsidR="00AB3DCE">
        <w:t xml:space="preserve"> has</w:t>
      </w:r>
      <w:r w:rsidR="005B643D">
        <w:t xml:space="preserve"> lead to innovations in Web development such as RWD. This concept</w:t>
      </w:r>
      <w:r w:rsidR="003018E2">
        <w:t xml:space="preserve"> has quickly beco</w:t>
      </w:r>
      <w:r w:rsidR="005B643D">
        <w:t>me popular among Web developers, especially fron</w:t>
      </w:r>
      <w:r w:rsidR="003018E2">
        <w:t>t-end developers, as it provides</w:t>
      </w:r>
      <w:r w:rsidR="005B643D">
        <w:t xml:space="preserve"> a simple way to </w:t>
      </w:r>
      <w:r w:rsidR="00AC1A47">
        <w:t>do feature-dete</w:t>
      </w:r>
      <w:r w:rsidR="003018E2">
        <w:t>ction on the front-end that makes</w:t>
      </w:r>
      <w:r w:rsidR="00AC1A47">
        <w:t xml:space="preserve"> it easy to tailor the style of Web pages to the viewport of each individual browser. The concept does have its problems, though, which has been pointed out by several prominent Web developers</w:t>
      </w:r>
      <w:r w:rsidR="00573D34">
        <w:t xml:space="preserve"> </w:t>
      </w:r>
      <w:r w:rsidR="00E81FE1">
        <w:fldChar w:fldCharType="begin"/>
      </w:r>
      <w:r w:rsidR="00816EEF">
        <w:instrText xml:space="preserve"> ADDIN EN.CITE &lt;EndNote&gt;&lt;Cite&gt;&lt;Author&gt;Wroblewski&lt;/Author&gt;&lt;Year&gt;2011&lt;/Year&gt;&lt;RecNum&gt;1&lt;/RecNum&gt;&lt;DisplayText&gt;[2, 3]&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Cite&gt;&lt;Author&gt;Grigsby&lt;/Author&gt;&lt;Year&gt;2010&lt;/Year&gt;&lt;RecNum&gt;18&lt;/RecNum&gt;&lt;record&gt;&lt;rec-number&gt;18&lt;/rec-number&gt;&lt;foreign-keys&gt;&lt;key app="EN" db-id="0a200tee5sa5e1ex095psptx0zaddvdr5sff"&gt;18&lt;/key&gt;&lt;/foreign-keys&gt;&lt;ref-type name="Blog"&gt;56&lt;/ref-type&gt;&lt;contributors&gt;&lt;authors&gt;&lt;author&gt;Grigsby, Jason&lt;/author&gt;&lt;/authors&gt;&lt;/contributors&gt;&lt;titles&gt;&lt;title&gt;CSS Media Query for Mobile is Fool’s Gold&lt;/title&gt;&lt;secondary-title&gt;Cloud Four Blog&lt;/secondary-title&gt;&lt;/titles&gt;&lt;volume&gt;2012&lt;/volume&gt;&lt;dates&gt;&lt;year&gt;2010&lt;/year&gt;&lt;/dates&gt;&lt;urls&gt;&lt;related-urls&gt;&lt;url&gt;http://blog.cloudfour.com/css-media-query-for-mobile-is-fools-gold/&lt;/url&gt;&lt;/related-urls&gt;&lt;/urls&gt;&lt;/record&gt;&lt;/Cite&gt;&lt;/EndNote&gt;</w:instrText>
      </w:r>
      <w:r w:rsidR="00E81FE1">
        <w:fldChar w:fldCharType="separate"/>
      </w:r>
      <w:r w:rsidR="00816EEF">
        <w:rPr>
          <w:noProof/>
        </w:rPr>
        <w:t>[</w:t>
      </w:r>
      <w:hyperlink w:anchor="_ENREF_2" w:tooltip="Wroblewski, 2011 #1" w:history="1">
        <w:r w:rsidR="0000315F">
          <w:rPr>
            <w:noProof/>
          </w:rPr>
          <w:t>2</w:t>
        </w:r>
      </w:hyperlink>
      <w:r w:rsidR="00816EEF">
        <w:rPr>
          <w:noProof/>
        </w:rPr>
        <w:t xml:space="preserve">, </w:t>
      </w:r>
      <w:hyperlink w:anchor="_ENREF_3" w:tooltip="Grigsby, 2010 #18" w:history="1">
        <w:r w:rsidR="0000315F">
          <w:rPr>
            <w:noProof/>
          </w:rPr>
          <w:t>3</w:t>
        </w:r>
      </w:hyperlink>
      <w:r w:rsidR="00816EEF">
        <w:rPr>
          <w:noProof/>
        </w:rPr>
        <w:t>]</w:t>
      </w:r>
      <w:r w:rsidR="00E81FE1">
        <w:fldChar w:fldCharType="end"/>
      </w:r>
      <w:r w:rsidR="00642834">
        <w:t>. The crux of the concept is that it relies entirely on CSS, and spec</w:t>
      </w:r>
      <w:r w:rsidR="0029324E">
        <w:t>ifically Media Queries, which are</w:t>
      </w:r>
      <w:r w:rsidR="00642834">
        <w:t xml:space="preserve"> situ</w:t>
      </w:r>
      <w:r w:rsidR="005F1692">
        <w:t xml:space="preserve">ated entirely on the front-end. It </w:t>
      </w:r>
      <w:r w:rsidR="0029324E">
        <w:t>ends up having the same monolithic markup for every device and also leads to all CSS, scripts and media being sent to every device, as the server is completely oblivious to t</w:t>
      </w:r>
      <w:r w:rsidR="007121CF">
        <w:t>he capabilities of the requestor</w:t>
      </w:r>
      <w:r w:rsidR="0029324E">
        <w:t xml:space="preserve">.  </w:t>
      </w:r>
      <w:r w:rsidR="00AC1A47">
        <w:t>This can lead to performance issues, especially when dealing with larger web pages, scripts and other media. While the layout is changed and elements may be hidden from users on mobile devices by using media queries, all the content defined in the page’s markup is still downloaded by the browser. Large images and scripts that may never be visible to the user will make a page load slower and spend more bandwidth than necessary. Considering how bandwidth is still at a premium in the mobile context, it’s unfortunate that this widely adopted development method can be detrimental to the user experience.</w:t>
      </w:r>
    </w:p>
    <w:p w14:paraId="75DF30E3" w14:textId="77777777" w:rsidR="006D404E" w:rsidRDefault="006D404E" w:rsidP="00B06226">
      <w:pPr>
        <w:spacing w:line="360" w:lineRule="auto"/>
        <w:jc w:val="both"/>
      </w:pPr>
    </w:p>
    <w:p w14:paraId="0E5B5734" w14:textId="50D98F3C" w:rsidR="003A4C10" w:rsidRDefault="003A4C10" w:rsidP="00B06226">
      <w:pPr>
        <w:spacing w:line="360" w:lineRule="auto"/>
        <w:jc w:val="both"/>
      </w:pPr>
      <w:r>
        <w:t>To reduce the amount of bandwidth used, lighten the workload on the front-end and improve the user-experience further, it is necessary to delegate at least some of the responsibility to the back-end.</w:t>
      </w:r>
      <w:r w:rsidR="001F5196">
        <w:t xml:space="preserve"> Sending the same resources to a mobile device and desktop </w:t>
      </w:r>
      <w:r w:rsidR="00872DF9">
        <w:t xml:space="preserve">is counter-productive to what RWD is trying to achieve, namely a future </w:t>
      </w:r>
      <w:r w:rsidR="00872DF9">
        <w:lastRenderedPageBreak/>
        <w:t>friendly Web experience.</w:t>
      </w:r>
      <w:r w:rsidR="00194D28">
        <w:t xml:space="preserve"> </w:t>
      </w:r>
      <w:r w:rsidR="00402522">
        <w:t>Making entirely separate templates for different form-factors</w:t>
      </w:r>
      <w:r w:rsidR="000E4659">
        <w:t xml:space="preserve"> is </w:t>
      </w:r>
      <w:r w:rsidR="006647B8">
        <w:t>often called “Device E</w:t>
      </w:r>
      <w:r w:rsidR="003E176A">
        <w:t>xperiences”</w:t>
      </w:r>
      <w:r w:rsidR="000E4659">
        <w:t xml:space="preserve"> because it changes the browsing experience of the page depending on </w:t>
      </w:r>
      <w:r w:rsidR="00F63784">
        <w:t>the device. This has been standard fa</w:t>
      </w:r>
      <w:r w:rsidR="00402522">
        <w:t xml:space="preserve">re for many years, and does reduce bandwidth use by limiting the amount of data sent </w:t>
      </w:r>
      <w:r w:rsidR="000F3256">
        <w:t>by having it</w:t>
      </w:r>
      <w:r w:rsidR="00402522">
        <w:t xml:space="preserve"> explicitly designed for the requesting device class.</w:t>
      </w:r>
      <w:r w:rsidR="006647B8">
        <w:t xml:space="preserve"> These </w:t>
      </w:r>
      <w:r w:rsidR="00D222F9">
        <w:t>kinds</w:t>
      </w:r>
      <w:r w:rsidR="006647B8">
        <w:t xml:space="preserve"> of pages can be made semi-responsive by utilizing certain RWD techniques, such as fluid grids, to adapt </w:t>
      </w:r>
      <w:r w:rsidR="00D222F9">
        <w:t>to small changes in screen size.</w:t>
      </w:r>
      <w:r w:rsidR="00E81FE1">
        <w:t xml:space="preserve"> </w:t>
      </w:r>
      <w:r w:rsidR="00D222F9">
        <w:t>They are not responsive in the sense Ethan Marcotte meant when he introduced the concept of RWD,</w:t>
      </w:r>
      <w:r w:rsidR="001A2165">
        <w:t xml:space="preserve"> though, and</w:t>
      </w:r>
      <w:r w:rsidR="00E81FE1">
        <w:t xml:space="preserve"> </w:t>
      </w:r>
      <w:r w:rsidR="00032ED5">
        <w:t xml:space="preserve">because of their mostly static </w:t>
      </w:r>
      <w:r w:rsidR="00A55BDC">
        <w:t xml:space="preserve">design are definitely not Future </w:t>
      </w:r>
      <w:r w:rsidR="00E51C3C">
        <w:t>F</w:t>
      </w:r>
      <w:r w:rsidR="00032ED5">
        <w:t>riendly.</w:t>
      </w:r>
      <w:r w:rsidR="00137161">
        <w:t xml:space="preserve"> Even though RWD has become extremely popular since its introduction in 2010</w:t>
      </w:r>
      <w:r w:rsidR="00573D34">
        <w:t xml:space="preserve"> </w:t>
      </w:r>
      <w:r w:rsidR="00137161">
        <w:fldChar w:fldCharType="begin"/>
      </w:r>
      <w:r w:rsidR="00816EEF">
        <w:instrText xml:space="preserve"> ADDIN EN.CITE &lt;EndNote&gt;&lt;Cite&gt;&lt;Author&gt;Marcotte&lt;/Author&gt;&lt;Year&gt;2010&lt;/Year&gt;&lt;RecNum&gt;4&lt;/RecNum&gt;&lt;DisplayText&gt;[4]&lt;/DisplayText&gt;&lt;record&gt;&lt;rec-number&gt;4&lt;/rec-number&gt;&lt;foreign-keys&gt;&lt;key app="EN" db-id="0a200tee5sa5e1ex095psptx0zaddvdr5sff"&gt;4&lt;/key&gt;&lt;/foreign-keys&gt;&lt;ref-type name="Blog"&gt;56&lt;/ref-type&gt;&lt;contributors&gt;&lt;authors&gt;&lt;author&gt;Marcotte, Ethan&lt;/author&gt;&lt;/authors&gt;&lt;/contributors&gt;&lt;titles&gt;&lt;title&gt;Responsive Web Design&lt;/title&gt;&lt;secondary-title&gt;A List Apart&lt;/secondary-title&gt;&lt;/titles&gt;&lt;volume&gt;2012&lt;/volume&gt;&lt;dates&gt;&lt;year&gt;2010&lt;/year&gt;&lt;/dates&gt;&lt;urls&gt;&lt;related-urls&gt;&lt;url&gt;http://www.alistapart.com/articles/responsive-web-design/&lt;/url&gt;&lt;/related-urls&gt;&lt;/urls&gt;&lt;/record&gt;&lt;/Cite&gt;&lt;/EndNote&gt;</w:instrText>
      </w:r>
      <w:r w:rsidR="00137161">
        <w:fldChar w:fldCharType="separate"/>
      </w:r>
      <w:r w:rsidR="00816EEF">
        <w:rPr>
          <w:noProof/>
        </w:rPr>
        <w:t>[</w:t>
      </w:r>
      <w:hyperlink w:anchor="_ENREF_4" w:tooltip="Marcotte, 2010 #4" w:history="1">
        <w:r w:rsidR="0000315F">
          <w:rPr>
            <w:noProof/>
          </w:rPr>
          <w:t>4</w:t>
        </w:r>
      </w:hyperlink>
      <w:r w:rsidR="00816EEF">
        <w:rPr>
          <w:noProof/>
        </w:rPr>
        <w:t>]</w:t>
      </w:r>
      <w:r w:rsidR="00137161">
        <w:fldChar w:fldCharType="end"/>
      </w:r>
      <w:r w:rsidR="00137161">
        <w:t>, the report that 82 percent of Alexa’s 100 top sites use server-side detection to tailor some amount of their content</w:t>
      </w:r>
      <w:r w:rsidR="00573D34">
        <w:t xml:space="preserve"> </w:t>
      </w:r>
      <w:r w:rsidR="00137161">
        <w:fldChar w:fldCharType="begin"/>
      </w:r>
      <w:r w:rsidR="00816EEF">
        <w:instrText xml:space="preserve"> ADDIN EN.CITE &lt;EndNote&gt;&lt;Cite&gt;&lt;Author&gt;Cremin&lt;/Author&gt;&lt;Year&gt;2012&lt;/Year&gt;&lt;RecNum&gt;63&lt;/RecNum&gt;&lt;DisplayText&gt;[5]&lt;/DisplayText&gt;&lt;record&gt;&lt;rec-number&gt;63&lt;/rec-number&gt;&lt;foreign-keys&gt;&lt;key app="EN" db-id="0a200tee5sa5e1ex095psptx0zaddvdr5sff"&gt;63&lt;/key&gt;&lt;/foreign-keys&gt;&lt;ref-type name="Blog"&gt;56&lt;/ref-type&gt;&lt;contributors&gt;&lt;authors&gt;&lt;author&gt;Cremin, Ronan&lt;/author&gt;&lt;/authors&gt;&lt;/contributors&gt;&lt;titles&gt;&lt;title&gt;Server-Side Mobile Web Detection Used by 82% of Alexa Top 100 Sites&lt;/title&gt;&lt;secondary-title&gt;CircleID&lt;/secondary-title&gt;&lt;/titles&gt;&lt;volume&gt;2013&lt;/volume&gt;&lt;dates&gt;&lt;year&gt;2012&lt;/year&gt;&lt;/dates&gt;&lt;urls&gt;&lt;related-urls&gt;&lt;url&gt;http://www.circleid.com/posts/20120111_analysis_of_server_side_mobile_web_detection/&lt;/url&gt;&lt;/related-urls&gt;&lt;/urls&gt;&lt;/record&gt;&lt;/Cite&gt;&lt;/EndNote&gt;</w:instrText>
      </w:r>
      <w:r w:rsidR="00137161">
        <w:fldChar w:fldCharType="separate"/>
      </w:r>
      <w:r w:rsidR="00816EEF">
        <w:rPr>
          <w:noProof/>
        </w:rPr>
        <w:t>[</w:t>
      </w:r>
      <w:hyperlink w:anchor="_ENREF_5" w:tooltip="Cremin, 2012 #63" w:history="1">
        <w:r w:rsidR="0000315F">
          <w:rPr>
            <w:noProof/>
          </w:rPr>
          <w:t>5</w:t>
        </w:r>
      </w:hyperlink>
      <w:r w:rsidR="00816EEF">
        <w:rPr>
          <w:noProof/>
        </w:rPr>
        <w:t>]</w:t>
      </w:r>
      <w:r w:rsidR="00137161">
        <w:fldChar w:fldCharType="end"/>
      </w:r>
      <w:r w:rsidR="00137161">
        <w:t xml:space="preserve"> lends crede</w:t>
      </w:r>
      <w:r w:rsidR="00FC29AE">
        <w:t xml:space="preserve">nce to the idea that </w:t>
      </w:r>
      <w:r w:rsidR="00137161">
        <w:t xml:space="preserve">using some kind of server-side detection </w:t>
      </w:r>
      <w:r w:rsidR="001F5BBD">
        <w:t>is still useful.</w:t>
      </w:r>
      <w:r w:rsidR="001D046E">
        <w:t xml:space="preserve"> </w:t>
      </w:r>
      <w:r w:rsidR="001C780F">
        <w:t>This is where t</w:t>
      </w:r>
      <w:r w:rsidR="00E501B5">
        <w:t>he concept of RESS comes in.</w:t>
      </w:r>
    </w:p>
    <w:p w14:paraId="6FFC1EA8" w14:textId="77777777" w:rsidR="00356302" w:rsidRDefault="00356302" w:rsidP="00B06226">
      <w:pPr>
        <w:spacing w:line="360" w:lineRule="auto"/>
        <w:jc w:val="both"/>
      </w:pPr>
    </w:p>
    <w:p w14:paraId="0DCB0C9E" w14:textId="18A310B5" w:rsidR="00CD55DD" w:rsidRDefault="00575DCC" w:rsidP="00B06226">
      <w:pPr>
        <w:spacing w:line="360" w:lineRule="auto"/>
        <w:jc w:val="both"/>
      </w:pPr>
      <w:r>
        <w:t>As described in chapter 2, RESS suggests combining RWD with specific components</w:t>
      </w:r>
      <w:r w:rsidR="00CF2521">
        <w:t xml:space="preserve"> of the markup</w:t>
      </w:r>
      <w:r>
        <w:t xml:space="preserve"> rendered server-side to improve bandwidth usage, performance and user experience through optimizations done on the back-end.</w:t>
      </w:r>
      <w:r w:rsidR="00E501B5">
        <w:t xml:space="preserve"> Luke Wroblewski, who came up with the concept, </w:t>
      </w:r>
      <w:r w:rsidR="00BB174D">
        <w:t>claims that it is</w:t>
      </w:r>
      <w:r w:rsidR="00DB30D3">
        <w:t xml:space="preserve"> effective amongst</w:t>
      </w:r>
      <w:r w:rsidR="002E6AB4">
        <w:t xml:space="preserve"> other things because it allows</w:t>
      </w:r>
      <w:r w:rsidR="00DB30D3">
        <w:t xml:space="preserve"> authors to only create one set of markup with </w:t>
      </w:r>
      <w:r w:rsidR="00E4237E">
        <w:t>components defined as templates, without having to worry about it working on different devices</w:t>
      </w:r>
      <w:r w:rsidR="00573D34">
        <w:t xml:space="preserve"> </w:t>
      </w:r>
      <w:r w:rsidR="00E4237E">
        <w:fldChar w:fldCharType="begin"/>
      </w:r>
      <w:r w:rsidR="00816EEF">
        <w:instrText xml:space="preserve"> ADDIN EN.CITE &lt;EndNote&gt;&lt;Cite&gt;&lt;Author&gt;Wroblewski&lt;/Author&gt;&lt;Year&gt;2011&lt;/Year&gt;&lt;RecNum&gt;1&lt;/RecNum&gt;&lt;DisplayText&gt;[2]&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E4237E">
        <w:fldChar w:fldCharType="separate"/>
      </w:r>
      <w:r w:rsidR="00816EEF">
        <w:rPr>
          <w:noProof/>
        </w:rPr>
        <w:t>[</w:t>
      </w:r>
      <w:hyperlink w:anchor="_ENREF_2" w:tooltip="Wroblewski, 2011 #1" w:history="1">
        <w:r w:rsidR="0000315F">
          <w:rPr>
            <w:noProof/>
          </w:rPr>
          <w:t>2</w:t>
        </w:r>
      </w:hyperlink>
      <w:r w:rsidR="00816EEF">
        <w:rPr>
          <w:noProof/>
        </w:rPr>
        <w:t>]</w:t>
      </w:r>
      <w:r w:rsidR="00E4237E">
        <w:fldChar w:fldCharType="end"/>
      </w:r>
      <w:r w:rsidR="006B19FA">
        <w:t>. T</w:t>
      </w:r>
      <w:r w:rsidR="00910CB6">
        <w:t>his avoids splitting the code base, which would happen in the case of using Device Experiences</w:t>
      </w:r>
      <w:r w:rsidR="00E4237E">
        <w:t>.</w:t>
      </w:r>
      <w:r w:rsidR="00E77033">
        <w:t xml:space="preserve"> The theory surrounding the RESS concept </w:t>
      </w:r>
      <w:r w:rsidR="00684AD7">
        <w:t>is sound, and should definitely be taken seriously as a stepping-stone towards a solution to creating completely future friendly Web sites.</w:t>
      </w:r>
      <w:r w:rsidR="00426B6D">
        <w:t xml:space="preserve"> While RESS is</w:t>
      </w:r>
      <w:r w:rsidR="005A3874">
        <w:t xml:space="preserve"> mostly a </w:t>
      </w:r>
      <w:r w:rsidR="00426B6D">
        <w:t xml:space="preserve">theoretical concept, </w:t>
      </w:r>
      <w:r w:rsidR="00FA7B8A">
        <w:t>my system</w:t>
      </w:r>
      <w:r w:rsidR="00426B6D">
        <w:t xml:space="preserve"> i</w:t>
      </w:r>
      <w:r w:rsidR="008C0451">
        <w:t>mplements it practically</w:t>
      </w:r>
      <w:r w:rsidR="00882489">
        <w:t>.</w:t>
      </w:r>
      <w:r w:rsidR="008C0451">
        <w:t xml:space="preserve"> </w:t>
      </w:r>
      <w:r w:rsidR="00882489">
        <w:t>It also tackles</w:t>
      </w:r>
      <w:r w:rsidR="0058688F">
        <w:t xml:space="preserve"> a few of the problems mentioned by Wroblewski in his original article</w:t>
      </w:r>
      <w:r w:rsidR="00573D34">
        <w:t xml:space="preserve"> </w:t>
      </w:r>
      <w:r w:rsidR="00834EB3">
        <w:fldChar w:fldCharType="begin"/>
      </w:r>
      <w:r w:rsidR="00816EEF">
        <w:instrText xml:space="preserve"> ADDIN EN.CITE &lt;EndNote&gt;&lt;Cite&gt;&lt;Author&gt;Wroblewski&lt;/Author&gt;&lt;Year&gt;2011&lt;/Year&gt;&lt;RecNum&gt;1&lt;/RecNum&gt;&lt;DisplayText&gt;[2]&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834EB3">
        <w:fldChar w:fldCharType="separate"/>
      </w:r>
      <w:r w:rsidR="00816EEF">
        <w:rPr>
          <w:noProof/>
        </w:rPr>
        <w:t>[</w:t>
      </w:r>
      <w:hyperlink w:anchor="_ENREF_2" w:tooltip="Wroblewski, 2011 #1" w:history="1">
        <w:r w:rsidR="0000315F">
          <w:rPr>
            <w:noProof/>
          </w:rPr>
          <w:t>2</w:t>
        </w:r>
      </w:hyperlink>
      <w:r w:rsidR="00816EEF">
        <w:rPr>
          <w:noProof/>
        </w:rPr>
        <w:t>]</w:t>
      </w:r>
      <w:r w:rsidR="00834EB3">
        <w:fldChar w:fldCharType="end"/>
      </w:r>
      <w:r w:rsidR="002325AD">
        <w:t>,</w:t>
      </w:r>
      <w:r w:rsidR="006C387A">
        <w:t xml:space="preserve"> such a</w:t>
      </w:r>
      <w:r w:rsidR="003F3521">
        <w:t xml:space="preserve">s how to define device classes </w:t>
      </w:r>
      <w:r w:rsidR="006C387A">
        <w:t>and improving upon</w:t>
      </w:r>
      <w:r w:rsidR="002920BF">
        <w:t xml:space="preserve"> the accuracy</w:t>
      </w:r>
      <w:r w:rsidR="002C3FD0">
        <w:t xml:space="preserve"> of</w:t>
      </w:r>
      <w:r w:rsidR="000D25DB">
        <w:t xml:space="preserve"> device detection by combining </w:t>
      </w:r>
      <w:r w:rsidR="006C387A">
        <w:t xml:space="preserve">server-side </w:t>
      </w:r>
      <w:r w:rsidR="000D25DB">
        <w:t>UA detection with client-side feature detection.</w:t>
      </w:r>
      <w:r w:rsidR="005513A5">
        <w:t xml:space="preserve"> </w:t>
      </w:r>
    </w:p>
    <w:p w14:paraId="7A5A7978" w14:textId="77777777" w:rsidR="00106DD3" w:rsidRDefault="00106DD3" w:rsidP="00B06226">
      <w:pPr>
        <w:spacing w:line="360" w:lineRule="auto"/>
        <w:jc w:val="both"/>
      </w:pPr>
    </w:p>
    <w:p w14:paraId="1E05E2F2" w14:textId="3548DAA4" w:rsidR="0036347B" w:rsidRDefault="005E3912" w:rsidP="00B06226">
      <w:pPr>
        <w:pStyle w:val="Heading2"/>
        <w:spacing w:line="360" w:lineRule="auto"/>
        <w:jc w:val="both"/>
      </w:pPr>
      <w:r>
        <w:t>The Advantage of RESS and server-side device d</w:t>
      </w:r>
      <w:r w:rsidR="0036347B">
        <w:t>etection</w:t>
      </w:r>
    </w:p>
    <w:p w14:paraId="5E28ADB0" w14:textId="1CD3BF8A" w:rsidR="005C3EC6" w:rsidRDefault="00275167" w:rsidP="00B06226">
      <w:pPr>
        <w:spacing w:line="360" w:lineRule="auto"/>
        <w:jc w:val="both"/>
      </w:pPr>
      <w:r>
        <w:t>My system, which was inspired by Dave Olsen’s “Detector” project</w:t>
      </w:r>
      <w:r w:rsidR="00A40823">
        <w:t xml:space="preserve"> </w:t>
      </w:r>
      <w:r w:rsidR="00A40823">
        <w:fldChar w:fldCharType="begin"/>
      </w:r>
      <w:r w:rsidR="00A40823">
        <w:instrText xml:space="preserve"> ADDIN EN.CITE &lt;EndNote&gt;&lt;Cite&gt;&lt;Author&gt;Olsen&lt;/Author&gt;&lt;Year&gt;2011&lt;/Year&gt;&lt;RecNum&gt;71&lt;/RecNum&gt;&lt;DisplayText&gt;[6]&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A40823">
        <w:fldChar w:fldCharType="separate"/>
      </w:r>
      <w:r w:rsidR="00A40823">
        <w:rPr>
          <w:noProof/>
        </w:rPr>
        <w:t>[</w:t>
      </w:r>
      <w:hyperlink w:anchor="_ENREF_6" w:tooltip="Olsen, 2011 #71" w:history="1">
        <w:r w:rsidR="0000315F">
          <w:rPr>
            <w:noProof/>
          </w:rPr>
          <w:t>6</w:t>
        </w:r>
      </w:hyperlink>
      <w:r w:rsidR="00A40823">
        <w:rPr>
          <w:noProof/>
        </w:rPr>
        <w:t>]</w:t>
      </w:r>
      <w:r w:rsidR="00A40823">
        <w:fldChar w:fldCharType="end"/>
      </w:r>
      <w:r>
        <w:t xml:space="preserve">, </w:t>
      </w:r>
      <w:r w:rsidR="008531D9">
        <w:t xml:space="preserve">improves server-side detection by including client-side feature detection when encountering unknown UA’s, in line with Alex Russel’s suggestion that feature tests </w:t>
      </w:r>
      <w:r w:rsidR="00163325">
        <w:t>should only</w:t>
      </w:r>
      <w:r w:rsidR="008531D9">
        <w:t xml:space="preserve"> be run in this case</w:t>
      </w:r>
      <w:r w:rsidR="00573D34">
        <w:t xml:space="preserve"> </w:t>
      </w:r>
      <w:r w:rsidR="008531D9">
        <w:fldChar w:fldCharType="begin"/>
      </w:r>
      <w:r w:rsidR="00A40823">
        <w:instrText xml:space="preserve"> ADDIN EN.CITE &lt;EndNote&gt;&lt;Cite&gt;&lt;Author&gt;Russel&lt;/Author&gt;&lt;Year&gt;2011&lt;/Year&gt;&lt;RecNum&gt;5&lt;/RecNum&gt;&lt;DisplayText&gt;[7]&lt;/DisplayText&gt;&lt;record&gt;&lt;rec-number&gt;5&lt;/rec-number&gt;&lt;foreign-keys&gt;&lt;key app="EN" db-id="0a200tee5sa5e1ex095psptx0zaddvdr5sff"&gt;5&lt;/key&gt;&lt;/foreign-keys&gt;&lt;ref-type name="Blog"&gt;56&lt;/ref-type&gt;&lt;contributors&gt;&lt;authors&gt;&lt;author&gt;Russel, Alex&lt;/author&gt;&lt;/authors&gt;&lt;/contributors&gt;&lt;titles&gt;&lt;title&gt;Cutting The Interrogation Short&lt;/title&gt;&lt;secondary-title&gt;Infrequently Noted&lt;/secondary-title&gt;&lt;/titles&gt;&lt;volume&gt;2012&lt;/volume&gt;&lt;keywords&gt;&lt;keyword&gt;UA, User Agent, User Agent Detection,&lt;/keyword&gt;&lt;/keywords&gt;&lt;dates&gt;&lt;year&gt;2011&lt;/year&gt;&lt;/dates&gt;&lt;urls&gt;&lt;related-urls&gt;&lt;url&gt;http://infrequently.org/2011/01/cutting-the-interrogation-short/&lt;/url&gt;&lt;/related-urls&gt;&lt;/urls&gt;&lt;/record&gt;&lt;/Cite&gt;&lt;/EndNote&gt;</w:instrText>
      </w:r>
      <w:r w:rsidR="008531D9">
        <w:fldChar w:fldCharType="separate"/>
      </w:r>
      <w:r w:rsidR="00A40823">
        <w:rPr>
          <w:noProof/>
        </w:rPr>
        <w:t>[</w:t>
      </w:r>
      <w:hyperlink w:anchor="_ENREF_7" w:tooltip="Russel, 2011 #5" w:history="1">
        <w:r w:rsidR="0000315F">
          <w:rPr>
            <w:noProof/>
          </w:rPr>
          <w:t>7</w:t>
        </w:r>
      </w:hyperlink>
      <w:r w:rsidR="00A40823">
        <w:rPr>
          <w:noProof/>
        </w:rPr>
        <w:t>]</w:t>
      </w:r>
      <w:r w:rsidR="008531D9">
        <w:fldChar w:fldCharType="end"/>
      </w:r>
      <w:r w:rsidR="008531D9">
        <w:t>.</w:t>
      </w:r>
      <w:r w:rsidR="00156A8B">
        <w:t xml:space="preserve"> The addition of</w:t>
      </w:r>
      <w:r w:rsidR="007D0727">
        <w:t xml:space="preserve"> these kinds of</w:t>
      </w:r>
      <w:r w:rsidR="00156A8B">
        <w:t xml:space="preserve"> feature tests means that the server can be aware of exactly what capabilitie</w:t>
      </w:r>
      <w:r w:rsidR="00132713">
        <w:t>s the requesting UA has</w:t>
      </w:r>
      <w:r w:rsidR="00156A8B">
        <w:t xml:space="preserve"> without any prior knowledge.</w:t>
      </w:r>
      <w:r w:rsidR="00F415D3">
        <w:t xml:space="preserve"> It removes the need to maintain any kind of DDR, as the system itself is capable of figuring out the features</w:t>
      </w:r>
      <w:r w:rsidR="008B480A">
        <w:t xml:space="preserve"> of new UA’s</w:t>
      </w:r>
      <w:r w:rsidR="00F415D3">
        <w:t xml:space="preserve"> dynamically.</w:t>
      </w:r>
      <w:r w:rsidR="00A9176F">
        <w:t xml:space="preserve"> This is naturally limited by the feature tests that the system uses, but it is also obvious that updating the tests, which in this case is handled by Modernizr, is a lot less time consuming than updating a central DDR </w:t>
      </w:r>
      <w:r w:rsidR="00EA118E">
        <w:t xml:space="preserve">every time a UA is </w:t>
      </w:r>
      <w:r w:rsidR="000416F8">
        <w:t>changed to support new features or a brand new</w:t>
      </w:r>
      <w:r w:rsidR="009E5D9B">
        <w:t xml:space="preserve"> type of </w:t>
      </w:r>
      <w:r w:rsidR="000416F8">
        <w:t>UA is released.</w:t>
      </w:r>
      <w:r w:rsidR="00A52935">
        <w:t xml:space="preserve"> Considering this, the claim can be made that this kind of</w:t>
      </w:r>
      <w:r w:rsidR="00AF1661">
        <w:t xml:space="preserve"> server-side detection is a step</w:t>
      </w:r>
      <w:r w:rsidR="00675BF2">
        <w:t xml:space="preserve"> </w:t>
      </w:r>
      <w:r w:rsidR="00667063">
        <w:t>forward in terms of creating a F</w:t>
      </w:r>
      <w:r w:rsidR="00A52935">
        <w:t>utur</w:t>
      </w:r>
      <w:r w:rsidR="00667063">
        <w:t>e F</w:t>
      </w:r>
      <w:r w:rsidR="00844827">
        <w:t>riendly system which is not limited by the data stored in a DDR.</w:t>
      </w:r>
    </w:p>
    <w:p w14:paraId="1C7BBC13" w14:textId="77777777" w:rsidR="000C719E" w:rsidRDefault="000C719E" w:rsidP="00B06226">
      <w:pPr>
        <w:spacing w:line="360" w:lineRule="auto"/>
        <w:jc w:val="both"/>
      </w:pPr>
    </w:p>
    <w:p w14:paraId="51EAD8AD" w14:textId="1B857D42" w:rsidR="000C719E" w:rsidRDefault="006D3FBC" w:rsidP="00B06226">
      <w:pPr>
        <w:spacing w:line="360" w:lineRule="auto"/>
        <w:jc w:val="both"/>
      </w:pPr>
      <w:r>
        <w:t>Olsen</w:t>
      </w:r>
      <w:r w:rsidR="000C719E">
        <w:t xml:space="preserve"> also suggests a system for handling and easily defining device classes in what </w:t>
      </w:r>
      <w:r w:rsidR="003E3701">
        <w:t xml:space="preserve">he </w:t>
      </w:r>
      <w:r w:rsidR="000C719E">
        <w:t>calls “</w:t>
      </w:r>
      <w:r w:rsidR="008C3BF4">
        <w:t xml:space="preserve">browser </w:t>
      </w:r>
      <w:r w:rsidR="000C719E">
        <w:t>families”</w:t>
      </w:r>
      <w:r w:rsidR="00FA6C55">
        <w:t xml:space="preserve"> </w:t>
      </w:r>
      <w:r w:rsidR="00FA6C55">
        <w:fldChar w:fldCharType="begin"/>
      </w:r>
      <w:r w:rsidR="00A40823">
        <w:instrText xml:space="preserve"> ADDIN EN.CITE &lt;EndNote&gt;&lt;Cite&gt;&lt;Author&gt;Olsen&lt;/Author&gt;&lt;Year&gt;2012&lt;/Year&gt;&lt;RecNum&gt;3&lt;/RecNum&gt;&lt;DisplayText&gt;[8]&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FA6C55">
        <w:fldChar w:fldCharType="separate"/>
      </w:r>
      <w:r w:rsidR="00A40823">
        <w:rPr>
          <w:noProof/>
        </w:rPr>
        <w:t>[</w:t>
      </w:r>
      <w:hyperlink w:anchor="_ENREF_8" w:tooltip="Olsen, 2012 #3" w:history="1">
        <w:r w:rsidR="0000315F">
          <w:rPr>
            <w:noProof/>
          </w:rPr>
          <w:t>8</w:t>
        </w:r>
      </w:hyperlink>
      <w:r w:rsidR="00A40823">
        <w:rPr>
          <w:noProof/>
        </w:rPr>
        <w:t>]</w:t>
      </w:r>
      <w:r w:rsidR="00FA6C55">
        <w:fldChar w:fldCharType="end"/>
      </w:r>
      <w:r w:rsidR="00A438B3">
        <w:t xml:space="preserve">, something </w:t>
      </w:r>
      <w:r w:rsidR="002E5292">
        <w:t>that</w:t>
      </w:r>
      <w:r w:rsidR="00A438B3">
        <w:t xml:space="preserve"> is only mentioned in passing in Wroblewski’s article, even though it is key to making a RESS system work</w:t>
      </w:r>
      <w:r w:rsidR="00FA6C55">
        <w:t xml:space="preserve"> </w:t>
      </w:r>
      <w:r w:rsidR="00FA6C55">
        <w:fldChar w:fldCharType="begin"/>
      </w:r>
      <w:r w:rsidR="00FA6C55">
        <w:instrText xml:space="preserve"> ADDIN EN.CITE &lt;EndNote&gt;&lt;Cite&gt;&lt;Author&gt;Wroblewski&lt;/Author&gt;&lt;Year&gt;2011&lt;/Year&gt;&lt;RecNum&gt;1&lt;/RecNum&gt;&lt;DisplayText&gt;[2]&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FA6C55">
        <w:fldChar w:fldCharType="separate"/>
      </w:r>
      <w:r w:rsidR="00FA6C55">
        <w:rPr>
          <w:noProof/>
        </w:rPr>
        <w:t>[</w:t>
      </w:r>
      <w:hyperlink w:anchor="_ENREF_2" w:tooltip="Wroblewski, 2011 #1" w:history="1">
        <w:r w:rsidR="0000315F">
          <w:rPr>
            <w:noProof/>
          </w:rPr>
          <w:t>2</w:t>
        </w:r>
      </w:hyperlink>
      <w:r w:rsidR="00FA6C55">
        <w:rPr>
          <w:noProof/>
        </w:rPr>
        <w:t>]</w:t>
      </w:r>
      <w:r w:rsidR="00FA6C55">
        <w:fldChar w:fldCharType="end"/>
      </w:r>
      <w:r w:rsidR="00A438B3">
        <w:t>.</w:t>
      </w:r>
      <w:r w:rsidR="0063054B">
        <w:t xml:space="preserve"> These families are what define the content the server renders in each individual component of a Web page using RESS.</w:t>
      </w:r>
      <w:r w:rsidR="003160D2">
        <w:t xml:space="preserve"> </w:t>
      </w:r>
      <w:r w:rsidR="002043C0">
        <w:t>This</w:t>
      </w:r>
      <w:r w:rsidR="003160D2">
        <w:t xml:space="preserve"> method of defining families is both </w:t>
      </w:r>
      <w:r w:rsidR="00B40DC5">
        <w:t>rob</w:t>
      </w:r>
      <w:r w:rsidR="00B43996">
        <w:t>ust and user friendly both of which are</w:t>
      </w:r>
      <w:r w:rsidR="00B40DC5">
        <w:t xml:space="preserve"> </w:t>
      </w:r>
      <w:r w:rsidR="003160D2">
        <w:t>important for a system to</w:t>
      </w:r>
      <w:r w:rsidR="007E4F3D">
        <w:t xml:space="preserve"> </w:t>
      </w:r>
      <w:r w:rsidR="00FC18A7">
        <w:t xml:space="preserve">enjoy widespread use. </w:t>
      </w:r>
      <w:r w:rsidR="009D2B81">
        <w:t>It also makes it easy to define</w:t>
      </w:r>
      <w:r w:rsidR="00FC18A7">
        <w:t xml:space="preserve"> new families should the need arise, for example if a new kind of device class is introduced. The modular design of the browser family system </w:t>
      </w:r>
      <w:r w:rsidR="00AB730A">
        <w:t>allows it t</w:t>
      </w:r>
      <w:r w:rsidR="00A2076C">
        <w:t>o be easily exten</w:t>
      </w:r>
      <w:r w:rsidR="003748E0">
        <w:t>sible, and thus Future F</w:t>
      </w:r>
      <w:r w:rsidR="00C17413">
        <w:t>riendly by adapting alongside the client-side feature tests.</w:t>
      </w:r>
    </w:p>
    <w:p w14:paraId="7BF2F118" w14:textId="77777777" w:rsidR="00106DD3" w:rsidRDefault="00106DD3" w:rsidP="00B06226">
      <w:pPr>
        <w:spacing w:line="360" w:lineRule="auto"/>
        <w:jc w:val="both"/>
      </w:pPr>
    </w:p>
    <w:p w14:paraId="46CE2ADE" w14:textId="40FD2C57" w:rsidR="005E48C7" w:rsidRDefault="000E24BB" w:rsidP="00B06226">
      <w:pPr>
        <w:pStyle w:val="Heading2"/>
        <w:spacing w:line="360" w:lineRule="auto"/>
        <w:jc w:val="both"/>
      </w:pPr>
      <w:r>
        <w:t>P</w:t>
      </w:r>
      <w:r w:rsidR="00ED05FC">
        <w:t>erformance gains with RESS and server-side feature d</w:t>
      </w:r>
      <w:r>
        <w:t>etection</w:t>
      </w:r>
    </w:p>
    <w:p w14:paraId="2D81504F" w14:textId="4FA32381" w:rsidR="0051387C" w:rsidRDefault="005E48C7" w:rsidP="00B06226">
      <w:pPr>
        <w:spacing w:line="360" w:lineRule="auto"/>
        <w:jc w:val="both"/>
      </w:pPr>
      <w:r>
        <w:t>Performance has again become an issue in Web development when considering</w:t>
      </w:r>
      <w:r w:rsidR="006D7C1B">
        <w:t xml:space="preserve"> data</w:t>
      </w:r>
      <w:r>
        <w:t xml:space="preserve"> traffic over cellular networks (3G, LTE, etc.).</w:t>
      </w:r>
      <w:r w:rsidR="00E843D9">
        <w:t xml:space="preserve"> Not only is the bandwidth of cellular networks smaller than regular networks, devices also experience much higher latency on them because of routing, among other things</w:t>
      </w:r>
      <w:r w:rsidR="00573D34">
        <w:t xml:space="preserve"> </w:t>
      </w:r>
      <w:r w:rsidR="00E843D9">
        <w:fldChar w:fldCharType="begin"/>
      </w:r>
      <w:r w:rsidR="00A40823">
        <w:instrText xml:space="preserve"> ADDIN EN.CITE &lt;EndNote&gt;&lt;Cite&gt;&lt;Author&gt;Nir&lt;/Author&gt;&lt;Year&gt;2012&lt;/Year&gt;&lt;RecNum&gt;59&lt;/RecNum&gt;&lt;DisplayText&gt;[9]&lt;/DisplayText&gt;&lt;record&gt;&lt;rec-number&gt;59&lt;/rec-number&gt;&lt;foreign-keys&gt;&lt;key app="EN" db-id="0a200tee5sa5e1ex095psptx0zaddvdr5sff"&gt;59&lt;/key&gt;&lt;/foreign-keys&gt;&lt;ref-type name="Blog"&gt;56&lt;/ref-type&gt;&lt;contributors&gt;&lt;authors&gt;&lt;author&gt;Nir, Israel&lt;/author&gt;&lt;/authors&gt;&lt;/contributors&gt;&lt;titles&gt;&lt;title&gt;Latency in Mobile Networks – The Missing Link&lt;/title&gt;&lt;secondary-title&gt;Performance Calendar&lt;/secondary-title&gt;&lt;/titles&gt;&lt;volume&gt;2013&lt;/volume&gt;&lt;dates&gt;&lt;year&gt;2012&lt;/year&gt;&lt;/dates&gt;&lt;urls&gt;&lt;related-urls&gt;&lt;url&gt;http://calendar.perfplanet.com/2012/latency-in-mobile-networks-the-missing-link/&lt;/url&gt;&lt;/related-urls&gt;&lt;/urls&gt;&lt;/record&gt;&lt;/Cite&gt;&lt;/EndNote&gt;</w:instrText>
      </w:r>
      <w:r w:rsidR="00E843D9">
        <w:fldChar w:fldCharType="separate"/>
      </w:r>
      <w:r w:rsidR="00A40823">
        <w:rPr>
          <w:noProof/>
        </w:rPr>
        <w:t>[</w:t>
      </w:r>
      <w:hyperlink w:anchor="_ENREF_9" w:tooltip="Nir, 2012 #59" w:history="1">
        <w:r w:rsidR="0000315F">
          <w:rPr>
            <w:noProof/>
          </w:rPr>
          <w:t>9</w:t>
        </w:r>
      </w:hyperlink>
      <w:r w:rsidR="00A40823">
        <w:rPr>
          <w:noProof/>
        </w:rPr>
        <w:t>]</w:t>
      </w:r>
      <w:r w:rsidR="00E843D9">
        <w:fldChar w:fldCharType="end"/>
      </w:r>
      <w:r w:rsidR="00E843D9">
        <w:t>. A report published by Juniper Research in April 2013 states that global data traffic on mobile devices will reach 90 000 petabytes a year by 2017.</w:t>
      </w:r>
      <w:r w:rsidR="00BC626A">
        <w:t xml:space="preserve"> The same report also claims that about 60 percent of this will go through WLAN, not cellular networks, due to </w:t>
      </w:r>
      <w:r w:rsidR="00BE5D9E">
        <w:t>network providers</w:t>
      </w:r>
      <w:r w:rsidR="00B03C04">
        <w:t xml:space="preserve"> build</w:t>
      </w:r>
      <w:r w:rsidR="00BE5D9E">
        <w:t>ing</w:t>
      </w:r>
      <w:r w:rsidR="00B03C04">
        <w:t xml:space="preserve"> WLAN based “IP-zones” to cope with demand, along with improving their cellular networks</w:t>
      </w:r>
      <w:r w:rsidR="00B53F6D">
        <w:t xml:space="preserve"> </w:t>
      </w:r>
      <w:r w:rsidR="00BE5D9E">
        <w:fldChar w:fldCharType="begin"/>
      </w:r>
      <w:r w:rsidR="00A40823">
        <w:instrText xml:space="preserve"> ADDIN EN.CITE &lt;EndNote&gt;&lt;Cite&gt;&lt;Author&gt;Bhas&lt;/Author&gt;&lt;Year&gt;2013&lt;/Year&gt;&lt;RecNum&gt;70&lt;/RecNum&gt;&lt;DisplayText&gt;[10]&lt;/DisplayText&gt;&lt;record&gt;&lt;rec-number&gt;70&lt;/rec-number&gt;&lt;foreign-keys&gt;&lt;key app="EN" db-id="0a200tee5sa5e1ex095psptx0zaddvdr5sff"&gt;70&lt;/key&gt;&lt;/foreign-keys&gt;&lt;ref-type name="Report"&gt;27&lt;/ref-type&gt;&lt;contributors&gt;&lt;authors&gt;&lt;author&gt;Bhas, Nitin&lt;/author&gt;&lt;/authors&gt;&lt;tertiary-authors&gt;&lt;author&gt;Juniper Research&lt;/author&gt;&lt;/tertiary-authors&gt;&lt;/contributors&gt;&lt;titles&gt;&lt;title&gt;Mobile Data Offload &amp;amp; Onload - Wi-Fi, Small Cell &amp;amp; Carrier-Grade Strategies 2013-2017&lt;/title&gt;&lt;/titles&gt;&lt;dates&gt;&lt;year&gt;2013&lt;/year&gt;&lt;/dates&gt;&lt;urls&gt;&lt;related-urls&gt;&lt;url&gt;http://www.juniperresearch.com/reports/mobile_data_offload_&amp;amp;_onload&lt;/url&gt;&lt;/related-urls&gt;&lt;/urls&gt;&lt;/record&gt;&lt;/Cite&gt;&lt;/EndNote&gt;</w:instrText>
      </w:r>
      <w:r w:rsidR="00BE5D9E">
        <w:fldChar w:fldCharType="separate"/>
      </w:r>
      <w:r w:rsidR="00A40823">
        <w:rPr>
          <w:noProof/>
        </w:rPr>
        <w:t>[</w:t>
      </w:r>
      <w:hyperlink w:anchor="_ENREF_10" w:tooltip="Bhas, 2013 #70" w:history="1">
        <w:r w:rsidR="0000315F">
          <w:rPr>
            <w:noProof/>
          </w:rPr>
          <w:t>10</w:t>
        </w:r>
      </w:hyperlink>
      <w:r w:rsidR="00A40823">
        <w:rPr>
          <w:noProof/>
        </w:rPr>
        <w:t>]</w:t>
      </w:r>
      <w:r w:rsidR="00BE5D9E">
        <w:fldChar w:fldCharType="end"/>
      </w:r>
      <w:r w:rsidR="00B03C04">
        <w:t>.</w:t>
      </w:r>
      <w:r w:rsidR="00E72259">
        <w:t xml:space="preserve"> While the widespread usage of WLAN hotspots will lessen burden</w:t>
      </w:r>
      <w:r w:rsidR="00771921">
        <w:t xml:space="preserve"> on</w:t>
      </w:r>
      <w:r w:rsidR="005C391C">
        <w:t xml:space="preserve"> cellular networks</w:t>
      </w:r>
      <w:r w:rsidR="00E72259">
        <w:t>, 40 percent of tr</w:t>
      </w:r>
      <w:r w:rsidR="005C391C">
        <w:t xml:space="preserve">affic will still go through </w:t>
      </w:r>
      <w:r w:rsidR="00DC1945">
        <w:t>them, which needs to be addressed</w:t>
      </w:r>
      <w:r w:rsidR="00E72259">
        <w:t xml:space="preserve">. </w:t>
      </w:r>
    </w:p>
    <w:p w14:paraId="7F2A874D" w14:textId="77777777" w:rsidR="0051387C" w:rsidRDefault="0051387C" w:rsidP="00B06226">
      <w:pPr>
        <w:spacing w:line="360" w:lineRule="auto"/>
        <w:jc w:val="both"/>
      </w:pPr>
    </w:p>
    <w:p w14:paraId="6E4F656E" w14:textId="27E570F5" w:rsidR="005E48C7" w:rsidRDefault="00D06231" w:rsidP="00B06226">
      <w:pPr>
        <w:spacing w:line="360" w:lineRule="auto"/>
        <w:jc w:val="both"/>
      </w:pPr>
      <w:r>
        <w:t>To confront this problem</w:t>
      </w:r>
      <w:r w:rsidR="00CC3664">
        <w:t>, several issues need to be considered</w:t>
      </w:r>
      <w:r w:rsidR="006D7C1B">
        <w:t>, most of which have to deal with the slow speeds, large distances and prices of data traffic over such networks.</w:t>
      </w:r>
      <w:r w:rsidR="00E354E7">
        <w:t xml:space="preserve"> </w:t>
      </w:r>
      <w:r w:rsidR="00B25B13">
        <w:t>On top of this t</w:t>
      </w:r>
      <w:r w:rsidR="00E354E7">
        <w:t xml:space="preserve">he devices themselves also have limited resources, such as processing power and memory. To improve performance on the mobile Web, several things need to be addressed: </w:t>
      </w:r>
      <w:r w:rsidR="00CC33CB">
        <w:t>T</w:t>
      </w:r>
      <w:r w:rsidR="00E354E7">
        <w:t>he amount of HTTP requests need to be reduced, images and other media needs to be minimized or eliminated,</w:t>
      </w:r>
      <w:r w:rsidR="00CC33CB">
        <w:t xml:space="preserve"> redirects should be avoided and JS needs to be optimized or its usage should be </w:t>
      </w:r>
      <w:r w:rsidR="00C95EB5">
        <w:t>minimized</w:t>
      </w:r>
      <w:r w:rsidR="00573D34">
        <w:t xml:space="preserve"> </w:t>
      </w:r>
      <w:r w:rsidR="008A2FAC">
        <w:fldChar w:fldCharType="begin"/>
      </w:r>
      <w:r w:rsidR="00A40823">
        <w:instrText xml:space="preserve"> ADDIN EN.CITE &lt;EndNote&gt;&lt;Cite&gt;&lt;Author&gt;Zakas&lt;/Author&gt;&lt;Year&gt;2013&lt;/Year&gt;&lt;RecNum&gt;28&lt;/RecNum&gt;&lt;DisplayText&gt;[11]&lt;/DisplayText&gt;&lt;record&gt;&lt;rec-number&gt;28&lt;/rec-number&gt;&lt;foreign-keys&gt;&lt;key app="EN" db-id="0a200tee5sa5e1ex095psptx0zaddvdr5sff"&gt;28&lt;/key&gt;&lt;/foreign-keys&gt;&lt;ref-type name="Journal Article"&gt;17&lt;/ref-type&gt;&lt;contributors&gt;&lt;authors&gt;&lt;author&gt;Zakas, Nicholas C.&lt;/author&gt;&lt;/authors&gt;&lt;/contributors&gt;&lt;titles&gt;&lt;title&gt;The Evolution of Web Development for Mobile Devices&lt;/title&gt;&lt;secondary-title&gt;Queue&lt;/secondary-title&gt;&lt;/titles&gt;&lt;periodical&gt;&lt;full-title&gt;Queue&lt;/full-title&gt;&lt;/periodical&gt;&lt;pages&gt;30-39&lt;/pages&gt;&lt;volume&gt;11&lt;/volume&gt;&lt;number&gt;2&lt;/number&gt;&lt;dates&gt;&lt;year&gt;2013&lt;/year&gt;&lt;/dates&gt;&lt;isbn&gt;1542-7730&lt;/isbn&gt;&lt;urls&gt;&lt;related-urls&gt;&lt;url&gt;http://dl.acm.org/citation.cfm?id=2441756&lt;/url&gt;&lt;/related-urls&gt;&lt;/urls&gt;&lt;custom1&gt;2441756&lt;/custom1&gt;&lt;electronic-resource-num&gt;10.1145/2436696.2441756&lt;/electronic-resource-num&gt;&lt;/record&gt;&lt;/Cite&gt;&lt;/EndNote&gt;</w:instrText>
      </w:r>
      <w:r w:rsidR="008A2FAC">
        <w:fldChar w:fldCharType="separate"/>
      </w:r>
      <w:r w:rsidR="00A40823">
        <w:rPr>
          <w:noProof/>
        </w:rPr>
        <w:t>[</w:t>
      </w:r>
      <w:hyperlink w:anchor="_ENREF_11" w:tooltip="Zakas, 2013 #28" w:history="1">
        <w:r w:rsidR="0000315F">
          <w:rPr>
            <w:noProof/>
          </w:rPr>
          <w:t>11</w:t>
        </w:r>
      </w:hyperlink>
      <w:r w:rsidR="00A40823">
        <w:rPr>
          <w:noProof/>
        </w:rPr>
        <w:t>]</w:t>
      </w:r>
      <w:r w:rsidR="008A2FAC">
        <w:fldChar w:fldCharType="end"/>
      </w:r>
      <w:r w:rsidR="008E4466">
        <w:t xml:space="preserve">. </w:t>
      </w:r>
    </w:p>
    <w:p w14:paraId="6FCB748B" w14:textId="77777777" w:rsidR="00FA48D1" w:rsidRDefault="00FA48D1" w:rsidP="00B06226">
      <w:pPr>
        <w:spacing w:line="360" w:lineRule="auto"/>
        <w:jc w:val="both"/>
      </w:pPr>
    </w:p>
    <w:p w14:paraId="6B42E418" w14:textId="468A22BA" w:rsidR="00FA48D1" w:rsidRDefault="00FA48D1" w:rsidP="00B06226">
      <w:pPr>
        <w:spacing w:line="360" w:lineRule="auto"/>
        <w:jc w:val="both"/>
      </w:pPr>
      <w:r>
        <w:t xml:space="preserve">RESS can help with all of these issues, as it allows full control of what is delivered to the client </w:t>
      </w:r>
      <w:r w:rsidR="001C0F88">
        <w:t>a</w:t>
      </w:r>
      <w:r w:rsidR="00AA1CA0">
        <w:t>fter the first request is made.</w:t>
      </w:r>
      <w:r w:rsidR="00BC385F">
        <w:t xml:space="preserve"> To reduce the amount of HTTP requests, developers can consolidate or reduce CSS and JS where it is needed, as well as reducing the amount of images and other media in the markup, all of which will trigger</w:t>
      </w:r>
      <w:r w:rsidR="00487A84">
        <w:t xml:space="preserve"> additional requests to be made to fetch them.</w:t>
      </w:r>
      <w:r w:rsidR="00764FBE">
        <w:t xml:space="preserve"> This can be done dynamically when certain device classes are encountered.</w:t>
      </w:r>
      <w:r w:rsidR="00CC18E6">
        <w:t xml:space="preserve"> Redirects can be avoided entirely because components are changed on the server, which gives the ability to keep entirely different pages under the same URL.</w:t>
      </w:r>
      <w:r w:rsidR="00A21B75">
        <w:t xml:space="preserve"> Because of the component-based approach RESS uses, the complexity of dynamically changing between layouts on the server is kept to a minimum.</w:t>
      </w:r>
      <w:r w:rsidR="00CE2E33">
        <w:t xml:space="preserve"> This in turn simplifies many of the steps needed to optimize for weaker devices, such as mobile phones, both through reducing HTTP requests in various ways and by reducing the performance requirements for viewing the site in terms of processing power and memory usage.</w:t>
      </w:r>
    </w:p>
    <w:p w14:paraId="4F464803" w14:textId="77777777" w:rsidR="00516267" w:rsidRDefault="00516267" w:rsidP="00B06226">
      <w:pPr>
        <w:spacing w:line="360" w:lineRule="auto"/>
        <w:jc w:val="both"/>
      </w:pPr>
    </w:p>
    <w:p w14:paraId="14473F88" w14:textId="2A806CE2" w:rsidR="00EE105A" w:rsidRDefault="00D31EBB" w:rsidP="00B06226">
      <w:pPr>
        <w:spacing w:line="360" w:lineRule="auto"/>
        <w:jc w:val="both"/>
      </w:pPr>
      <w:r>
        <w:t>The concept</w:t>
      </w:r>
      <w:r w:rsidR="00516267">
        <w:t xml:space="preserve"> of </w:t>
      </w:r>
      <w:r>
        <w:t xml:space="preserve">server-side feature detection, along with the browser family system allows </w:t>
      </w:r>
      <w:r w:rsidR="00BE02ED">
        <w:t>my system</w:t>
      </w:r>
      <w:r>
        <w:t xml:space="preserve"> to adapt to changes and new UA’s without relying on DDR’s that need to be maintained. The components in RESS give Web pages built using it an inherently modular design, which </w:t>
      </w:r>
      <w:r w:rsidR="00824108">
        <w:t xml:space="preserve">allows them to be extended to support new families by creating a new family </w:t>
      </w:r>
      <w:r w:rsidR="00CD7A62">
        <w:t>definition and component markup where needed.</w:t>
      </w:r>
      <w:r w:rsidR="002142FE">
        <w:t xml:space="preserve"> Olsen also mentions in his article that while these concepts come out of trying to solve </w:t>
      </w:r>
      <w:r w:rsidR="0029367F">
        <w:t>mobile issues</w:t>
      </w:r>
      <w:r w:rsidR="002142FE">
        <w:t xml:space="preserve">, they should not be pigeonholed </w:t>
      </w:r>
      <w:r w:rsidR="00702F59">
        <w:t>as mobile solutions</w:t>
      </w:r>
      <w:r w:rsidR="00774893">
        <w:t xml:space="preserve"> </w:t>
      </w:r>
      <w:r w:rsidR="00774893">
        <w:fldChar w:fldCharType="begin"/>
      </w:r>
      <w:r w:rsidR="00A40823">
        <w:instrText xml:space="preserve"> ADDIN EN.CITE &lt;EndNote&gt;&lt;Cite&gt;&lt;Author&gt;Olsen&lt;/Author&gt;&lt;Year&gt;2012&lt;/Year&gt;&lt;RecNum&gt;3&lt;/RecNum&gt;&lt;DisplayText&gt;[8]&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74893">
        <w:fldChar w:fldCharType="separate"/>
      </w:r>
      <w:r w:rsidR="00A40823">
        <w:rPr>
          <w:noProof/>
        </w:rPr>
        <w:t>[</w:t>
      </w:r>
      <w:hyperlink w:anchor="_ENREF_8" w:tooltip="Olsen, 2012 #3" w:history="1">
        <w:r w:rsidR="0000315F">
          <w:rPr>
            <w:noProof/>
          </w:rPr>
          <w:t>8</w:t>
        </w:r>
      </w:hyperlink>
      <w:r w:rsidR="00A40823">
        <w:rPr>
          <w:noProof/>
        </w:rPr>
        <w:t>]</w:t>
      </w:r>
      <w:r w:rsidR="00774893">
        <w:fldChar w:fldCharType="end"/>
      </w:r>
      <w:r w:rsidR="00702F59">
        <w:t xml:space="preserve">. </w:t>
      </w:r>
      <w:r w:rsidR="0029367F">
        <w:t xml:space="preserve">RESS and </w:t>
      </w:r>
      <w:r w:rsidR="00F87B83">
        <w:t>Detector (and similar systems)</w:t>
      </w:r>
      <w:r w:rsidR="006769F7">
        <w:t xml:space="preserve"> </w:t>
      </w:r>
      <w:r w:rsidR="0029367F">
        <w:t xml:space="preserve">are not strictly mobile solutions and can help by offering </w:t>
      </w:r>
      <w:r w:rsidR="00292152">
        <w:t>a robust platform for building Future F</w:t>
      </w:r>
      <w:r w:rsidR="0029367F">
        <w:t xml:space="preserve">riendly </w:t>
      </w:r>
      <w:r w:rsidR="00F6031C">
        <w:t>Web sites and apps, he believes. Considering the merits of these concepts,</w:t>
      </w:r>
      <w:r w:rsidR="00622050">
        <w:t xml:space="preserve"> along with the server-side feature detection and browser family systems,</w:t>
      </w:r>
      <w:r w:rsidR="00F6031C">
        <w:t xml:space="preserve"> Olsens’s claim does not seem to</w:t>
      </w:r>
      <w:r w:rsidR="001534CF">
        <w:t>o</w:t>
      </w:r>
      <w:r w:rsidR="00F6031C">
        <w:t xml:space="preserve"> </w:t>
      </w:r>
      <w:r w:rsidR="00DB076F">
        <w:t>far-fetched</w:t>
      </w:r>
      <w:r w:rsidR="00F6031C">
        <w:t>.</w:t>
      </w:r>
    </w:p>
    <w:p w14:paraId="64032421" w14:textId="7E313514" w:rsidR="00C63D50" w:rsidRDefault="00C63D50" w:rsidP="00B06226">
      <w:pPr>
        <w:pStyle w:val="Heading2"/>
        <w:spacing w:line="360" w:lineRule="auto"/>
        <w:jc w:val="both"/>
      </w:pPr>
      <w:r>
        <w:t xml:space="preserve">Disadvantages of using RESS and </w:t>
      </w:r>
      <w:r w:rsidR="005804F6">
        <w:t>server-side feature detection</w:t>
      </w:r>
    </w:p>
    <w:p w14:paraId="67D61EED" w14:textId="5C812461" w:rsidR="00C63D50" w:rsidRDefault="00EE105A" w:rsidP="00B06226">
      <w:pPr>
        <w:spacing w:line="360" w:lineRule="auto"/>
        <w:jc w:val="both"/>
      </w:pPr>
      <w:r>
        <w:t>Most of the notable disadvantages of RESS come from the fact that it is so reliant upo</w:t>
      </w:r>
      <w:r w:rsidR="00232CDC">
        <w:t>n device and feature detection.</w:t>
      </w:r>
      <w:r>
        <w:t xml:space="preserve"> While the concept of </w:t>
      </w:r>
      <w:r w:rsidR="00A90A8D">
        <w:t>delegating</w:t>
      </w:r>
      <w:r>
        <w:t xml:space="preserve"> the rendering of components to the server and sharing the </w:t>
      </w:r>
      <w:r w:rsidR="00FD400C">
        <w:t xml:space="preserve">responsibility of adaptation between both the client and the server is a solid one, device and feature detection has </w:t>
      </w:r>
      <w:r w:rsidR="00997E9E">
        <w:t xml:space="preserve">several potential problems that </w:t>
      </w:r>
      <w:r w:rsidR="00A34F7B">
        <w:t xml:space="preserve">can hamper the functionality of </w:t>
      </w:r>
      <w:r w:rsidR="00997E9E">
        <w:t>Web site</w:t>
      </w:r>
      <w:r w:rsidR="00A34F7B">
        <w:t xml:space="preserve"> built using RESS</w:t>
      </w:r>
      <w:r w:rsidR="00997E9E">
        <w:t>.</w:t>
      </w:r>
      <w:r w:rsidR="005C1893">
        <w:t xml:space="preserve"> </w:t>
      </w:r>
      <w:r w:rsidR="005078D6">
        <w:t>I</w:t>
      </w:r>
      <w:r w:rsidR="005C1893">
        <w:t>t is reliant on uniquely identifying UA’s, which</w:t>
      </w:r>
      <w:r w:rsidR="005E6FA9">
        <w:t xml:space="preserve"> currently</w:t>
      </w:r>
      <w:r w:rsidR="00FA1CBD">
        <w:t xml:space="preserve"> can only be </w:t>
      </w:r>
      <w:r w:rsidR="005C1893">
        <w:t>reliably</w:t>
      </w:r>
      <w:r w:rsidR="00FA1CBD">
        <w:t xml:space="preserve"> done</w:t>
      </w:r>
      <w:r w:rsidR="00012021">
        <w:t xml:space="preserve"> by</w:t>
      </w:r>
      <w:r w:rsidR="005C1893">
        <w:t xml:space="preserve"> using the UA string sent with HTTP requests.</w:t>
      </w:r>
      <w:r w:rsidR="00597188">
        <w:t xml:space="preserve"> UA strings, as mentioned in C</w:t>
      </w:r>
      <w:r w:rsidR="006C1966">
        <w:t>hapter 2, can be spoofed and otherwise misrepresent the actual UA making the request, be it through proxy servers or something else</w:t>
      </w:r>
      <w:r w:rsidR="00573D34">
        <w:t xml:space="preserve"> </w:t>
      </w:r>
      <w:r w:rsidR="005078D6">
        <w:fldChar w:fldCharType="begin"/>
      </w:r>
      <w:r w:rsidR="00A40823">
        <w:instrText xml:space="preserve"> ADDIN EN.CITE &lt;EndNote&gt;&lt;Cite&gt;&lt;Author&gt;Krycho&lt;/Author&gt;&lt;Year&gt;2012&lt;/Year&gt;&lt;RecNum&gt;11&lt;/RecNum&gt;&lt;DisplayText&gt;[12]&lt;/DisplayText&gt;&lt;record&gt;&lt;rec-number&gt;11&lt;/rec-number&gt;&lt;foreign-keys&gt;&lt;key app="EN" db-id="0a200tee5sa5e1ex095psptx0zaddvdr5sff"&gt;11&lt;/key&gt;&lt;/foreign-keys&gt;&lt;ref-type name="Blog"&gt;56&lt;/ref-type&gt;&lt;contributors&gt;&lt;authors&gt;&lt;author&gt;Krycho, Chris&lt;/author&gt;&lt;/authors&gt;&lt;/contributors&gt;&lt;titles&gt;&lt;title&gt;User Agent Detection Will Get You In Trouble &lt;/title&gt;&lt;secondary-title&gt;Designgineering&lt;/secondary-title&gt;&lt;/titles&gt;&lt;volume&gt;2012&lt;/volume&gt;&lt;dates&gt;&lt;year&gt;2012&lt;/year&gt;&lt;/dates&gt;&lt;urls&gt;&lt;related-urls&gt;&lt;url&gt;http://www.chriskrycho.com/web/posts/user-agent-detection-will-get-you-in-trouble/&lt;/url&gt;&lt;/related-urls&gt;&lt;/urls&gt;&lt;/record&gt;&lt;/Cite&gt;&lt;/EndNote&gt;</w:instrText>
      </w:r>
      <w:r w:rsidR="005078D6">
        <w:fldChar w:fldCharType="separate"/>
      </w:r>
      <w:r w:rsidR="00A40823">
        <w:rPr>
          <w:noProof/>
        </w:rPr>
        <w:t>[</w:t>
      </w:r>
      <w:hyperlink w:anchor="_ENREF_12" w:tooltip="Krycho, 2012 #11" w:history="1">
        <w:r w:rsidR="0000315F">
          <w:rPr>
            <w:noProof/>
          </w:rPr>
          <w:t>12</w:t>
        </w:r>
      </w:hyperlink>
      <w:r w:rsidR="00A40823">
        <w:rPr>
          <w:noProof/>
        </w:rPr>
        <w:t>]</w:t>
      </w:r>
      <w:r w:rsidR="005078D6">
        <w:fldChar w:fldCharType="end"/>
      </w:r>
      <w:r w:rsidR="006C1966">
        <w:t>.</w:t>
      </w:r>
      <w:r w:rsidR="00A37DEB">
        <w:t xml:space="preserve"> This might cause the RESS system, such as </w:t>
      </w:r>
      <w:r w:rsidR="00495E65">
        <w:t>my plugin</w:t>
      </w:r>
      <w:r w:rsidR="00A37DEB">
        <w:t xml:space="preserve">, to render components for the wrong device class, or conduct feature tests on a UA that is not the one it makes itself out to </w:t>
      </w:r>
      <w:r w:rsidR="000D30AB">
        <w:t xml:space="preserve">be. For instance: </w:t>
      </w:r>
      <w:r w:rsidR="00FD16BD">
        <w:t>certain mobile browsers have settings that allow the user to send the desktop</w:t>
      </w:r>
      <w:r w:rsidR="00312145">
        <w:t xml:space="preserve"> b</w:t>
      </w:r>
      <w:r w:rsidR="001261FE">
        <w:t>rowser version of its UA</w:t>
      </w:r>
      <w:r w:rsidR="00312145">
        <w:t xml:space="preserve"> string</w:t>
      </w:r>
      <w:r w:rsidR="00601C0F">
        <w:t>. This can, in the case of the my</w:t>
      </w:r>
      <w:r w:rsidR="00312145">
        <w:t xml:space="preserve"> system, lead it to believe the desktop browser only has the features of the mobile version</w:t>
      </w:r>
      <w:r w:rsidR="0074396A">
        <w:t xml:space="preserve"> if it is the first time it encounters this UA string.</w:t>
      </w:r>
      <w:r w:rsidR="000D05AD">
        <w:t xml:space="preserve"> These are edge-cases, </w:t>
      </w:r>
      <w:r w:rsidR="000012EC">
        <w:t>but they are possible and have to be sorted out somehow.</w:t>
      </w:r>
    </w:p>
    <w:p w14:paraId="52FACC28" w14:textId="77777777" w:rsidR="00AB6F2D" w:rsidRDefault="00AB6F2D" w:rsidP="00B06226">
      <w:pPr>
        <w:spacing w:line="360" w:lineRule="auto"/>
        <w:jc w:val="both"/>
      </w:pPr>
    </w:p>
    <w:p w14:paraId="7A76EEAC" w14:textId="650FB38C" w:rsidR="00AB6F2D" w:rsidRPr="00C63D50" w:rsidRDefault="00AB6F2D" w:rsidP="00B06226">
      <w:pPr>
        <w:spacing w:line="360" w:lineRule="auto"/>
        <w:jc w:val="both"/>
      </w:pPr>
      <w:r>
        <w:t>Another problem with the feature detection system is that it needs JS to work. JS is commonly activated in modern Web browsers, but users can choose to turn it off. In this case it is impossible to detect features on the client.</w:t>
      </w:r>
      <w:r w:rsidR="00B31FAE">
        <w:t xml:space="preserve"> If a new UA string is encountered and the requesting client has deactivated JS support, the system needs a way to handle the situation so that tests can be run at a later tim</w:t>
      </w:r>
      <w:r w:rsidR="001E5545">
        <w:t>e o</w:t>
      </w:r>
      <w:r w:rsidR="00DB2B1A">
        <w:t>n a client with JS switched on. This needs to be taken into account to be able to get complete data from every</w:t>
      </w:r>
      <w:r w:rsidR="0085273D">
        <w:t xml:space="preserve"> UA, even in the case</w:t>
      </w:r>
      <w:r w:rsidR="00CF4555">
        <w:t xml:space="preserve"> where certain</w:t>
      </w:r>
      <w:r w:rsidR="00DB2B1A">
        <w:t xml:space="preserve"> </w:t>
      </w:r>
      <w:r w:rsidR="00F47A82">
        <w:t>instances of a UA have</w:t>
      </w:r>
      <w:r w:rsidR="00DB2B1A">
        <w:t xml:space="preserve"> JS deactivated.</w:t>
      </w:r>
    </w:p>
    <w:p w14:paraId="65EDAD72" w14:textId="76AFA25D" w:rsidR="00AA6390" w:rsidRDefault="00C26AF2" w:rsidP="00B06226">
      <w:pPr>
        <w:pStyle w:val="Heading1"/>
        <w:spacing w:line="360" w:lineRule="auto"/>
        <w:jc w:val="both"/>
      </w:pPr>
      <w:r>
        <w:t>Making the Web Future Friendly with RESS</w:t>
      </w:r>
    </w:p>
    <w:p w14:paraId="7F3FA0B6" w14:textId="10A3C5A3" w:rsidR="009B1411" w:rsidRDefault="0090372F" w:rsidP="00B06226">
      <w:pPr>
        <w:spacing w:line="360" w:lineRule="auto"/>
        <w:jc w:val="both"/>
      </w:pPr>
      <w:r>
        <w:t>As mentioned in C</w:t>
      </w:r>
      <w:r w:rsidR="00C05793">
        <w:t>hapter 1</w:t>
      </w:r>
      <w:r w:rsidR="00FF672F">
        <w:t>, making a</w:t>
      </w:r>
      <w:r w:rsidR="00C26AF2">
        <w:t xml:space="preserve"> Web site Future Friendly consists of se</w:t>
      </w:r>
      <w:r w:rsidR="00662C9A">
        <w:t>veral things: thinking “content f</w:t>
      </w:r>
      <w:r w:rsidR="00C26AF2">
        <w:t>irst</w:t>
      </w:r>
      <w:r w:rsidR="00662C9A">
        <w:t>”</w:t>
      </w:r>
      <w:r w:rsidR="00C26AF2">
        <w:t>, being data-centric</w:t>
      </w:r>
      <w:r w:rsidR="00EA0FB2">
        <w:t>, structuring content in a way that is future-ready, as well as</w:t>
      </w:r>
      <w:r w:rsidR="00C26AF2">
        <w:t xml:space="preserve"> robust device and feature detection</w:t>
      </w:r>
      <w:r w:rsidR="00573D34">
        <w:t xml:space="preserve"> </w:t>
      </w:r>
      <w:r w:rsidR="00C07704">
        <w:fldChar w:fldCharType="begin"/>
      </w:r>
      <w:r w:rsidR="00C07704">
        <w:instrText xml:space="preserve"> ADDIN EN.CITE &lt;EndNote&gt;&lt;Cite&gt;&lt;Author&gt;Wroblewski&lt;/Author&gt;&lt;Year&gt;2013&lt;/Year&gt;&lt;RecNum&gt;42&lt;/RecNum&gt;&lt;DisplayText&gt;[1]&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C07704">
        <w:fldChar w:fldCharType="separate"/>
      </w:r>
      <w:r w:rsidR="00C07704">
        <w:rPr>
          <w:noProof/>
        </w:rPr>
        <w:t>[</w:t>
      </w:r>
      <w:hyperlink w:anchor="_ENREF_1" w:tooltip="Wroblewski, 2013 #42" w:history="1">
        <w:r w:rsidR="0000315F">
          <w:rPr>
            <w:noProof/>
          </w:rPr>
          <w:t>1</w:t>
        </w:r>
      </w:hyperlink>
      <w:r w:rsidR="00C07704">
        <w:rPr>
          <w:noProof/>
        </w:rPr>
        <w:t>]</w:t>
      </w:r>
      <w:r w:rsidR="00C07704">
        <w:fldChar w:fldCharType="end"/>
      </w:r>
      <w:r w:rsidR="00C26AF2">
        <w:t>.</w:t>
      </w:r>
      <w:r w:rsidR="009B1411">
        <w:t xml:space="preserve"> Dave Olsen mentions in his article that he </w:t>
      </w:r>
      <w:r w:rsidR="002C4B54">
        <w:t>believes that RESS with systems such as Detector can create a robust platform for Future Friendly Web sites and apps</w:t>
      </w:r>
      <w:r w:rsidR="00573D34">
        <w:t xml:space="preserve"> </w:t>
      </w:r>
      <w:r w:rsidR="002C4B54">
        <w:fldChar w:fldCharType="begin"/>
      </w:r>
      <w:r w:rsidR="00A40823">
        <w:instrText xml:space="preserve"> ADDIN EN.CITE &lt;EndNote&gt;&lt;Cite&gt;&lt;Author&gt;Olsen&lt;/Author&gt;&lt;Year&gt;2012&lt;/Year&gt;&lt;RecNum&gt;3&lt;/RecNum&gt;&lt;DisplayText&gt;[8]&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2C4B54">
        <w:fldChar w:fldCharType="separate"/>
      </w:r>
      <w:r w:rsidR="00A40823">
        <w:rPr>
          <w:noProof/>
        </w:rPr>
        <w:t>[</w:t>
      </w:r>
      <w:hyperlink w:anchor="_ENREF_8" w:tooltip="Olsen, 2012 #3" w:history="1">
        <w:r w:rsidR="0000315F">
          <w:rPr>
            <w:noProof/>
          </w:rPr>
          <w:t>8</w:t>
        </w:r>
      </w:hyperlink>
      <w:r w:rsidR="00A40823">
        <w:rPr>
          <w:noProof/>
        </w:rPr>
        <w:t>]</w:t>
      </w:r>
      <w:r w:rsidR="002C4B54">
        <w:fldChar w:fldCharType="end"/>
      </w:r>
      <w:r w:rsidR="002C4B54">
        <w:t>.</w:t>
      </w:r>
      <w:r w:rsidR="00C26AF2">
        <w:t xml:space="preserve"> </w:t>
      </w:r>
      <w:r w:rsidR="00D91257">
        <w:t xml:space="preserve">While we’ve demonstrated that the </w:t>
      </w:r>
      <w:r w:rsidR="00047D51">
        <w:t>server-side feature detection</w:t>
      </w:r>
      <w:r w:rsidR="00D91257">
        <w:t xml:space="preserve"> conc</w:t>
      </w:r>
      <w:r w:rsidR="00C07704">
        <w:t xml:space="preserve">ept has the potential to provide the latter, the </w:t>
      </w:r>
      <w:r w:rsidR="00630E59">
        <w:t>three</w:t>
      </w:r>
      <w:r w:rsidR="00C07704">
        <w:t xml:space="preserve"> former are not something RESS or </w:t>
      </w:r>
      <w:r w:rsidR="00A22AF3">
        <w:t>server-side feature detection</w:t>
      </w:r>
      <w:r w:rsidR="00C07704">
        <w:t xml:space="preserve"> enforce explicitly.</w:t>
      </w:r>
      <w:r w:rsidR="00D93A96">
        <w:t xml:space="preserve"> It can be argued that RESS</w:t>
      </w:r>
      <w:r w:rsidR="00C07704">
        <w:t xml:space="preserve"> encourage</w:t>
      </w:r>
      <w:r w:rsidR="00D93A96">
        <w:t>s</w:t>
      </w:r>
      <w:r w:rsidR="00C07704">
        <w:t xml:space="preserve"> both </w:t>
      </w:r>
      <w:r w:rsidR="00FD0E77">
        <w:t xml:space="preserve">“content </w:t>
      </w:r>
      <w:r w:rsidR="00C07704">
        <w:t>first</w:t>
      </w:r>
      <w:r w:rsidR="00FD0E77">
        <w:t>”</w:t>
      </w:r>
      <w:r w:rsidR="00C07704">
        <w:t xml:space="preserve"> and data-cent</w:t>
      </w:r>
      <w:r w:rsidR="00FB7685">
        <w:t>ric mindsets as well, though.</w:t>
      </w:r>
    </w:p>
    <w:p w14:paraId="13DB5159" w14:textId="77777777" w:rsidR="001C330F" w:rsidRDefault="001C330F" w:rsidP="00B06226">
      <w:pPr>
        <w:spacing w:line="360" w:lineRule="auto"/>
        <w:jc w:val="both"/>
      </w:pPr>
    </w:p>
    <w:p w14:paraId="39DDEEAE" w14:textId="66AF201F" w:rsidR="00662C9A" w:rsidRDefault="00662C9A" w:rsidP="00B06226">
      <w:pPr>
        <w:pStyle w:val="Heading2"/>
        <w:spacing w:line="360" w:lineRule="auto"/>
        <w:jc w:val="both"/>
      </w:pPr>
      <w:r>
        <w:t>Content First</w:t>
      </w:r>
    </w:p>
    <w:p w14:paraId="170E0763" w14:textId="64646FB9" w:rsidR="005F59B0" w:rsidRDefault="00FD0E77" w:rsidP="00B06226">
      <w:pPr>
        <w:spacing w:line="360" w:lineRule="auto"/>
        <w:jc w:val="both"/>
      </w:pPr>
      <w:r>
        <w:t xml:space="preserve">Thinking “content first” is central </w:t>
      </w:r>
      <w:r w:rsidR="00CA35F8">
        <w:t>to creating Web sites that are Future Friendly. Considering the variety in devices used to view Web sites, it is evident that focusing on the content – the “meat” of the site – is the most important.</w:t>
      </w:r>
      <w:r w:rsidR="00817BB3">
        <w:t xml:space="preserve"> High-resolution widescreen monitors have allowed desktop focused Web sites to have a lot of extraneous fill</w:t>
      </w:r>
      <w:r w:rsidR="00F745C5">
        <w:t>er outside of the core content because of the extra available screen space</w:t>
      </w:r>
      <w:r w:rsidR="00817BB3">
        <w:t>.</w:t>
      </w:r>
      <w:r w:rsidR="00A275B0">
        <w:t xml:space="preserve"> This is naturall</w:t>
      </w:r>
      <w:r w:rsidR="00BB61AF">
        <w:t xml:space="preserve">y a luxury that is not afforded </w:t>
      </w:r>
      <w:r w:rsidR="00A275B0">
        <w:t>mobile phone screens and other small devices</w:t>
      </w:r>
      <w:r w:rsidR="003F3641">
        <w:t>, both current and future</w:t>
      </w:r>
      <w:r w:rsidR="00BB5B01">
        <w:t>.</w:t>
      </w:r>
      <w:r w:rsidR="0054135A">
        <w:t xml:space="preserve"> Concepts such as Mobile First</w:t>
      </w:r>
      <w:r w:rsidR="00573D34">
        <w:t xml:space="preserve"> </w:t>
      </w:r>
      <w:r w:rsidR="00C071AD">
        <w:fldChar w:fldCharType="begin"/>
      </w:r>
      <w:r w:rsidR="00A40823">
        <w:instrText xml:space="preserve"> ADDIN EN.CITE &lt;EndNote&gt;&lt;Cite&gt;&lt;Author&gt;Wroblewski&lt;/Author&gt;&lt;Year&gt;2011&lt;/Year&gt;&lt;RecNum&gt;14&lt;/RecNum&gt;&lt;DisplayText&gt;[13]&lt;/DisplayText&gt;&lt;record&gt;&lt;rec-number&gt;14&lt;/rec-number&gt;&lt;foreign-keys&gt;&lt;key app="EN" db-id="0a200tee5sa5e1ex095psptx0zaddvdr5sff"&gt;14&lt;/key&gt;&lt;/foreign-keys&gt;&lt;ref-type name="Book"&gt;6&lt;/ref-type&gt;&lt;contributors&gt;&lt;authors&gt;&lt;author&gt;Wroblewski, Luke&lt;/author&gt;&lt;/authors&gt;&lt;/contributors&gt;&lt;titles&gt;&lt;title&gt;Mobile First&lt;/title&gt;&lt;/titles&gt;&lt;pages&gt;121&lt;/pages&gt;&lt;dates&gt;&lt;year&gt;2011&lt;/year&gt;&lt;/dates&gt;&lt;isbn&gt;978-1-937557-02-7&lt;/isbn&gt;&lt;urls&gt;&lt;/urls&gt;&lt;/record&gt;&lt;/Cite&gt;&lt;/EndNote&gt;</w:instrText>
      </w:r>
      <w:r w:rsidR="00C071AD">
        <w:fldChar w:fldCharType="separate"/>
      </w:r>
      <w:r w:rsidR="00A40823">
        <w:rPr>
          <w:noProof/>
        </w:rPr>
        <w:t>[</w:t>
      </w:r>
      <w:hyperlink w:anchor="_ENREF_13" w:tooltip="Wroblewski, 2011 #14" w:history="1">
        <w:r w:rsidR="0000315F">
          <w:rPr>
            <w:noProof/>
          </w:rPr>
          <w:t>13</w:t>
        </w:r>
      </w:hyperlink>
      <w:r w:rsidR="00A40823">
        <w:rPr>
          <w:noProof/>
        </w:rPr>
        <w:t>]</w:t>
      </w:r>
      <w:r w:rsidR="00C071AD">
        <w:fldChar w:fldCharType="end"/>
      </w:r>
      <w:r w:rsidR="0054135A">
        <w:t xml:space="preserve"> can help developers in creati</w:t>
      </w:r>
      <w:r w:rsidR="00C071AD">
        <w:t>ng Web sites that focus</w:t>
      </w:r>
      <w:r w:rsidR="0054135A">
        <w:t xml:space="preserve"> on the content and other key components, while filtering out all unnecessary containers and filler.</w:t>
      </w:r>
      <w:r w:rsidR="000A4F0D">
        <w:t xml:space="preserve"> Even though</w:t>
      </w:r>
      <w:r w:rsidR="0003044D">
        <w:t xml:space="preserve"> RESS should not be seen as a</w:t>
      </w:r>
      <w:r w:rsidR="000166D9">
        <w:t xml:space="preserve"> purely</w:t>
      </w:r>
      <w:r w:rsidR="0003044D">
        <w:t xml:space="preserve"> mobile concept, it does help enforce many of the same principles that concepts like Mobile First</w:t>
      </w:r>
      <w:r w:rsidR="00C16A15">
        <w:t xml:space="preserve"> emphasize</w:t>
      </w:r>
      <w:r w:rsidR="0003044D">
        <w:t>, such as focusing on the constraints of</w:t>
      </w:r>
      <w:r w:rsidR="00CA3260">
        <w:t xml:space="preserve"> less capable </w:t>
      </w:r>
      <w:r w:rsidR="00870529">
        <w:t>device</w:t>
      </w:r>
      <w:r w:rsidR="006F0CFB">
        <w:t>s</w:t>
      </w:r>
      <w:r w:rsidR="00870529">
        <w:t>, and designing the site thereafter.</w:t>
      </w:r>
      <w:r w:rsidR="000166D9">
        <w:t xml:space="preserve"> </w:t>
      </w:r>
      <w:r w:rsidR="005F59B0">
        <w:t>RESS helps d</w:t>
      </w:r>
      <w:r w:rsidR="00A47958">
        <w:t>evelopers focus on the content of the site</w:t>
      </w:r>
      <w:r w:rsidR="00F83D52">
        <w:t xml:space="preserve"> first and foremost</w:t>
      </w:r>
      <w:r w:rsidR="005F59B0">
        <w:t xml:space="preserve"> from being a methodology based around </w:t>
      </w:r>
      <w:r w:rsidR="00A47958">
        <w:t xml:space="preserve">adapting to different devices. The one common </w:t>
      </w:r>
      <w:r w:rsidR="008D6602">
        <w:t>thing present on a site, no matter what version a user is viewing, is the content.</w:t>
      </w:r>
      <w:r w:rsidR="004F35C2">
        <w:t xml:space="preserve"> It is what the user is there for, and it is thus natural to focus on the content and building the site around it.</w:t>
      </w:r>
      <w:r w:rsidR="00AB75FD">
        <w:t xml:space="preserve"> In RESS this is especially poignant, as each component on the site can be changed depending on the device class viewing it, but the content always has to be kept intact</w:t>
      </w:r>
      <w:r w:rsidR="00C07CCD">
        <w:t xml:space="preserve"> somehow</w:t>
      </w:r>
      <w:r w:rsidR="00AB75FD">
        <w:t>.</w:t>
      </w:r>
      <w:r w:rsidR="00BE7451">
        <w:t xml:space="preserve"> Thus we can argue that RESS as a concept encourages thinking “content first”.</w:t>
      </w:r>
    </w:p>
    <w:p w14:paraId="5C6C4E91" w14:textId="77777777" w:rsidR="002D253B" w:rsidRDefault="002D253B" w:rsidP="00B06226">
      <w:pPr>
        <w:spacing w:line="360" w:lineRule="auto"/>
        <w:jc w:val="both"/>
      </w:pPr>
    </w:p>
    <w:p w14:paraId="55B6A627" w14:textId="5B10FF8E" w:rsidR="00526210" w:rsidRDefault="00526210" w:rsidP="00B06226">
      <w:pPr>
        <w:pStyle w:val="Heading2"/>
        <w:spacing w:line="360" w:lineRule="auto"/>
        <w:jc w:val="both"/>
      </w:pPr>
      <w:r>
        <w:t>Data-centric</w:t>
      </w:r>
    </w:p>
    <w:p w14:paraId="25FC4E46" w14:textId="59A88DA0" w:rsidR="00AA6390" w:rsidRDefault="00087108" w:rsidP="00B06226">
      <w:pPr>
        <w:spacing w:line="360" w:lineRule="auto"/>
        <w:jc w:val="both"/>
      </w:pPr>
      <w:r>
        <w:t>Creating sites using RESS can also encourage data-centric approaches, as developers are given incentives to reuse content across components for different device classes. Concepts such as COPE (Create Once, Publish Everywhere)</w:t>
      </w:r>
      <w:r w:rsidR="00EF5961">
        <w:t>, in which content is made independent from the display</w:t>
      </w:r>
      <w:r w:rsidR="0023518F">
        <w:t xml:space="preserve"> </w:t>
      </w:r>
      <w:r>
        <w:fldChar w:fldCharType="begin"/>
      </w:r>
      <w:r w:rsidR="00A40823">
        <w:instrText xml:space="preserve"> ADDIN EN.CITE &lt;EndNote&gt;&lt;Cite&gt;&lt;Author&gt;Jacobson&lt;/Author&gt;&lt;Year&gt;2009&lt;/Year&gt;&lt;RecNum&gt;16&lt;/RecNum&gt;&lt;DisplayText&gt;[14]&lt;/DisplayText&gt;&lt;record&gt;&lt;rec-number&gt;16&lt;/rec-number&gt;&lt;foreign-keys&gt;&lt;key app="EN" db-id="0a200tee5sa5e1ex095psptx0zaddvdr5sff"&gt;16&lt;/key&gt;&lt;/foreign-keys&gt;&lt;ref-type name="Blog"&gt;56&lt;/ref-type&gt;&lt;contributors&gt;&lt;authors&gt;&lt;author&gt;Jacobson, Daniel&lt;/author&gt;&lt;/authors&gt;&lt;/contributors&gt;&lt;titles&gt;&lt;title&gt;COPE: Create Once, Publish Everywhere&lt;/title&gt;&lt;secondary-title&gt;Programmable Web&lt;/secondary-title&gt;&lt;/titles&gt;&lt;volume&gt;2012&lt;/volume&gt;&lt;dates&gt;&lt;year&gt;2009&lt;/year&gt;&lt;/dates&gt;&lt;urls&gt;&lt;related-urls&gt;&lt;url&gt;http://blog.programmableweb.com/2009/10/13/cope-create-once-publish-everywhere/&lt;/url&gt;&lt;/related-urls&gt;&lt;/urls&gt;&lt;/record&gt;&lt;/Cite&gt;&lt;/EndNote&gt;</w:instrText>
      </w:r>
      <w:r>
        <w:fldChar w:fldCharType="separate"/>
      </w:r>
      <w:r w:rsidR="00A40823">
        <w:rPr>
          <w:noProof/>
        </w:rPr>
        <w:t>[</w:t>
      </w:r>
      <w:hyperlink w:anchor="_ENREF_14" w:tooltip="Jacobson, 2009 #16" w:history="1">
        <w:r w:rsidR="0000315F">
          <w:rPr>
            <w:noProof/>
          </w:rPr>
          <w:t>14</w:t>
        </w:r>
      </w:hyperlink>
      <w:r w:rsidR="00A40823">
        <w:rPr>
          <w:noProof/>
        </w:rPr>
        <w:t>]</w:t>
      </w:r>
      <w:r>
        <w:fldChar w:fldCharType="end"/>
      </w:r>
      <w:r>
        <w:t xml:space="preserve"> are natural extensions to </w:t>
      </w:r>
      <w:r w:rsidR="00784750">
        <w:t xml:space="preserve">the back-end of RESS </w:t>
      </w:r>
      <w:r w:rsidR="00142F98">
        <w:t>sites. This is b</w:t>
      </w:r>
      <w:r w:rsidR="00784750">
        <w:t>ecause</w:t>
      </w:r>
      <w:r>
        <w:t xml:space="preserve"> compon</w:t>
      </w:r>
      <w:r w:rsidR="0009114E">
        <w:t>ents are meant to adapt and orbit</w:t>
      </w:r>
      <w:r>
        <w:t xml:space="preserve"> around the content itself to create the best possible user e</w:t>
      </w:r>
      <w:r w:rsidR="0009114E">
        <w:t>xperience, no matter the device. The basic layout of components in RESS sites means that having data that is interoperable between differen</w:t>
      </w:r>
      <w:r w:rsidR="00BE4ADB">
        <w:t>t components is highly desirable. T</w:t>
      </w:r>
      <w:r w:rsidR="0009114E">
        <w:t>he concept itself encourages reducing redundant code by reusing components where needed,</w:t>
      </w:r>
      <w:r w:rsidR="00BE4ADB">
        <w:t xml:space="preserve"> it would then only seem natural to extend this to reusing data as well, adhering to the principles of COPE, for instance.</w:t>
      </w:r>
      <w:r w:rsidR="00CD46C5">
        <w:t xml:space="preserve"> Being able to reuse data means being data-centric from the start, to set up</w:t>
      </w:r>
      <w:r w:rsidR="00CA3CEC">
        <w:t xml:space="preserve"> storage of</w:t>
      </w:r>
      <w:r w:rsidR="008924A1">
        <w:t xml:space="preserve"> the data in such a</w:t>
      </w:r>
      <w:r w:rsidR="00CD46C5">
        <w:t xml:space="preserve"> way as to optimize the ability to utilize it, no matter the context it is being viewed in.</w:t>
      </w:r>
    </w:p>
    <w:p w14:paraId="51B1AD74" w14:textId="77777777" w:rsidR="00CC7FD5" w:rsidRDefault="00CC7FD5" w:rsidP="00B06226">
      <w:pPr>
        <w:spacing w:line="360" w:lineRule="auto"/>
        <w:jc w:val="both"/>
      </w:pPr>
    </w:p>
    <w:p w14:paraId="28581C2D" w14:textId="1C096CB8" w:rsidR="00CC7FD5" w:rsidRPr="00AA6390" w:rsidRDefault="00CC7FD5" w:rsidP="00B06226">
      <w:pPr>
        <w:spacing w:line="360" w:lineRule="auto"/>
        <w:jc w:val="both"/>
      </w:pPr>
      <w:r>
        <w:t>While RESS itself is not reliant upon a data-centric approach, it can benefit greatly from it. As Luke Wroblewski demonstrates in his blog post de</w:t>
      </w:r>
      <w:r w:rsidR="00BC2B8A">
        <w:t>scribing how all the data in his Bagcheck Web app</w:t>
      </w:r>
      <w:r w:rsidR="004047CE">
        <w:t>lication</w:t>
      </w:r>
      <w:r w:rsidR="00BC2B8A">
        <w:t xml:space="preserve"> can be accesse</w:t>
      </w:r>
      <w:r w:rsidR="00392DBB">
        <w:t xml:space="preserve">d from a command line interface </w:t>
      </w:r>
      <w:r w:rsidR="00BC2B8A">
        <w:t>due to it being available through a generalized API</w:t>
      </w:r>
      <w:r w:rsidR="0023518F">
        <w:t xml:space="preserve"> </w:t>
      </w:r>
      <w:r w:rsidR="005C3711">
        <w:fldChar w:fldCharType="begin"/>
      </w:r>
      <w:r w:rsidR="00A40823">
        <w:instrText xml:space="preserve"> ADDIN EN.CITE &lt;EndNote&gt;&lt;Cite&gt;&lt;Author&gt;Wroblewski&lt;/Author&gt;&lt;Year&gt;2011&lt;/Year&gt;&lt;RecNum&gt;66&lt;/RecNum&gt;&lt;DisplayText&gt;[15]&lt;/DisplayText&gt;&lt;record&gt;&lt;rec-number&gt;66&lt;/rec-number&gt;&lt;foreign-keys&gt;&lt;key app="EN" db-id="0a200tee5sa5e1ex095psptx0zaddvdr5sff"&gt;66&lt;/key&gt;&lt;/foreign-keys&gt;&lt;ref-type name="Blog"&gt;56&lt;/ref-type&gt;&lt;contributors&gt;&lt;authors&gt;&lt;author&gt;Wroblewski, Luke&lt;/author&gt;&lt;/authors&gt;&lt;/contributors&gt;&lt;titles&gt;&lt;title&gt;Bagchecking in the Command Line&lt;/title&gt;&lt;secondary-title&gt;Bagcheck&lt;/secondary-title&gt;&lt;/titles&gt;&lt;volume&gt;2013&lt;/volume&gt;&lt;dates&gt;&lt;year&gt;2011&lt;/year&gt;&lt;/dates&gt;&lt;urls&gt;&lt;related-urls&gt;&lt;url&gt;https://bagcheck.com/blog/8-bagchecking-in-the-command-line&lt;/url&gt;&lt;/related-urls&gt;&lt;/urls&gt;&lt;/record&gt;&lt;/Cite&gt;&lt;/EndNote&gt;</w:instrText>
      </w:r>
      <w:r w:rsidR="005C3711">
        <w:fldChar w:fldCharType="separate"/>
      </w:r>
      <w:r w:rsidR="00A40823">
        <w:rPr>
          <w:noProof/>
        </w:rPr>
        <w:t>[</w:t>
      </w:r>
      <w:hyperlink w:anchor="_ENREF_15" w:tooltip="Wroblewski, 2011 #66" w:history="1">
        <w:r w:rsidR="0000315F">
          <w:rPr>
            <w:noProof/>
          </w:rPr>
          <w:t>15</w:t>
        </w:r>
      </w:hyperlink>
      <w:r w:rsidR="00A40823">
        <w:rPr>
          <w:noProof/>
        </w:rPr>
        <w:t>]</w:t>
      </w:r>
      <w:r w:rsidR="005C3711">
        <w:fldChar w:fldCharType="end"/>
      </w:r>
      <w:r w:rsidR="00BC2B8A">
        <w:t>.</w:t>
      </w:r>
      <w:r w:rsidR="005C3711">
        <w:t xml:space="preserve"> His Bagcheck blog is incidentally also the</w:t>
      </w:r>
      <w:r w:rsidR="00923140">
        <w:t xml:space="preserve"> first site he developed using RESS</w:t>
      </w:r>
      <w:r w:rsidR="00B34533">
        <w:t>,</w:t>
      </w:r>
      <w:r w:rsidR="005C3711">
        <w:t xml:space="preserve"> and</w:t>
      </w:r>
      <w:r w:rsidR="002B4CD7">
        <w:t xml:space="preserve"> uses</w:t>
      </w:r>
      <w:r w:rsidR="005C3711">
        <w:t xml:space="preserve"> as an example in his article describing the concept</w:t>
      </w:r>
      <w:r w:rsidR="0023518F">
        <w:t xml:space="preserve"> </w:t>
      </w:r>
      <w:r w:rsidR="005C3711">
        <w:fldChar w:fldCharType="begin"/>
      </w:r>
      <w:r w:rsidR="005C3711">
        <w:instrText xml:space="preserve"> ADDIN EN.CITE &lt;EndNote&gt;&lt;Cite&gt;&lt;Author&gt;Wroblewski&lt;/Author&gt;&lt;Year&gt;2011&lt;/Year&gt;&lt;RecNum&gt;1&lt;/RecNum&gt;&lt;DisplayText&gt;[2]&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5C3711">
        <w:fldChar w:fldCharType="separate"/>
      </w:r>
      <w:r w:rsidR="005C3711">
        <w:rPr>
          <w:noProof/>
        </w:rPr>
        <w:t>[</w:t>
      </w:r>
      <w:hyperlink w:anchor="_ENREF_2" w:tooltip="Wroblewski, 2011 #1" w:history="1">
        <w:r w:rsidR="0000315F">
          <w:rPr>
            <w:noProof/>
          </w:rPr>
          <w:t>2</w:t>
        </w:r>
      </w:hyperlink>
      <w:r w:rsidR="005C3711">
        <w:rPr>
          <w:noProof/>
        </w:rPr>
        <w:t>]</w:t>
      </w:r>
      <w:r w:rsidR="005C3711">
        <w:fldChar w:fldCharType="end"/>
      </w:r>
      <w:r w:rsidR="005C3711">
        <w:t>.</w:t>
      </w:r>
      <w:r w:rsidR="0099679B">
        <w:t xml:space="preserve"> Based on this, we can argue that RESS as a concept can both encourage </w:t>
      </w:r>
      <w:r w:rsidR="00F278E1">
        <w:t>data-centric approaches as well as benefit greatly from them.</w:t>
      </w:r>
      <w:r w:rsidR="00784E8E">
        <w:t xml:space="preserve"> A Web site built using RESS is highly modular in its design and reliant on being able to adapt its presentation based on the results from its device and feature detection. </w:t>
      </w:r>
      <w:r w:rsidR="00E541E3">
        <w:t>The ability to</w:t>
      </w:r>
      <w:r w:rsidR="00737570">
        <w:t xml:space="preserve"> have the data be available through a generic API, for instance, would remove one point of uncertainty for </w:t>
      </w:r>
      <w:r w:rsidR="00225FA4">
        <w:t>developers, as well as making the site itself</w:t>
      </w:r>
      <w:r w:rsidR="00737570">
        <w:t xml:space="preserve"> more Future Friendly.</w:t>
      </w:r>
    </w:p>
    <w:p w14:paraId="5642D7C7" w14:textId="4AB38C1C" w:rsidR="00082D9B" w:rsidRDefault="00082D9B" w:rsidP="00B06226">
      <w:pPr>
        <w:pStyle w:val="Heading1"/>
        <w:spacing w:line="360" w:lineRule="auto"/>
        <w:jc w:val="both"/>
      </w:pPr>
      <w:r>
        <w:t>Choosing Enonic</w:t>
      </w:r>
    </w:p>
    <w:p w14:paraId="5F776D41" w14:textId="7D781E5B" w:rsidR="00AE2004" w:rsidRDefault="006C2341" w:rsidP="00B06226">
      <w:pPr>
        <w:spacing w:line="360" w:lineRule="auto"/>
        <w:jc w:val="both"/>
      </w:pPr>
      <w:r>
        <w:t>CMS’s are widely used in larger Web sites</w:t>
      </w:r>
      <w:r w:rsidR="00CE51F6">
        <w:t xml:space="preserve"> that need to generate and handle content</w:t>
      </w:r>
      <w:r w:rsidR="00925448">
        <w:t>, mostly</w:t>
      </w:r>
      <w:r>
        <w:t xml:space="preserve"> to simplify the administration and usage of the sites.</w:t>
      </w:r>
      <w:r w:rsidR="00D90B42">
        <w:t xml:space="preserve"> They allow</w:t>
      </w:r>
      <w:r w:rsidR="009D443B">
        <w:t xml:space="preserve"> content creators to easily create and publish content on a site without having to know all t</w:t>
      </w:r>
      <w:r w:rsidR="00586F33">
        <w:t>h</w:t>
      </w:r>
      <w:r w:rsidR="002E4219">
        <w:t xml:space="preserve">e underlying technical details. The basis of this thesis was to look into the concepts of Mobile First, RWD and how they tie into the problems </w:t>
      </w:r>
      <w:r w:rsidR="00F96E71">
        <w:t>developers</w:t>
      </w:r>
      <w:r w:rsidR="002E4219">
        <w:t xml:space="preserve"> face with improving both performance and user experience on the </w:t>
      </w:r>
      <w:r w:rsidR="00AF1001">
        <w:t xml:space="preserve">mobile Web. </w:t>
      </w:r>
      <w:r w:rsidR="00CF32D6">
        <w:t>The idea was to look into how I</w:t>
      </w:r>
      <w:r w:rsidR="00AF1001">
        <w:t xml:space="preserve"> could improve performance of sites that are </w:t>
      </w:r>
      <w:r w:rsidR="00C87DDF">
        <w:t>not well adapted to</w:t>
      </w:r>
      <w:r w:rsidR="00AF1001">
        <w:t xml:space="preserve"> </w:t>
      </w:r>
      <w:r w:rsidR="0025718B">
        <w:t>mobile devices. This le</w:t>
      </w:r>
      <w:r w:rsidR="008C68FB">
        <w:t>d me</w:t>
      </w:r>
      <w:r w:rsidR="00AF1001">
        <w:t xml:space="preserve"> to wanting to look at</w:t>
      </w:r>
      <w:r w:rsidR="00DE764C">
        <w:t xml:space="preserve"> Web</w:t>
      </w:r>
      <w:r w:rsidR="00AF1001">
        <w:t xml:space="preserve"> </w:t>
      </w:r>
      <w:r w:rsidR="00987F9E">
        <w:t>pages</w:t>
      </w:r>
      <w:r w:rsidR="00AF1001">
        <w:t xml:space="preserve"> within the Norwegian public sector, as these have a tendency to be bloated with content and have layouts</w:t>
      </w:r>
      <w:r w:rsidR="00165243">
        <w:t xml:space="preserve"> specifically made for de</w:t>
      </w:r>
      <w:r w:rsidR="003A525F">
        <w:t xml:space="preserve">sktops. </w:t>
      </w:r>
    </w:p>
    <w:p w14:paraId="41ACB049" w14:textId="77777777" w:rsidR="00AE2004" w:rsidRDefault="00AE2004" w:rsidP="00B06226">
      <w:pPr>
        <w:spacing w:line="360" w:lineRule="auto"/>
        <w:jc w:val="both"/>
      </w:pPr>
    </w:p>
    <w:p w14:paraId="323B2944" w14:textId="798B5197" w:rsidR="004506A6" w:rsidRDefault="003A525F" w:rsidP="00B06226">
      <w:pPr>
        <w:spacing w:line="360" w:lineRule="auto"/>
        <w:jc w:val="both"/>
      </w:pPr>
      <w:r>
        <w:t>Looking into t</w:t>
      </w:r>
      <w:r w:rsidR="00B61F06">
        <w:t>his I</w:t>
      </w:r>
      <w:r w:rsidR="00A020F2">
        <w:t xml:space="preserve"> found Enonic, a CMS that</w:t>
      </w:r>
      <w:r>
        <w:t xml:space="preserve"> is used in several large Web sites in the Norw</w:t>
      </w:r>
      <w:r w:rsidR="0097066B">
        <w:t xml:space="preserve">egian public sector, such as The Norwegian </w:t>
      </w:r>
      <w:r w:rsidR="00852C9D">
        <w:t>Labor</w:t>
      </w:r>
      <w:r w:rsidR="0097066B">
        <w:t xml:space="preserve"> and Welfare Service (NAV), The Norwegian Public Roads Administration (Statens Vegvesen) and The Norwegian Age</w:t>
      </w:r>
      <w:r w:rsidR="007A3359">
        <w:t>ncy for Development Cooperation</w:t>
      </w:r>
      <w:r w:rsidR="0097066B">
        <w:t xml:space="preserve"> (NORAD)</w:t>
      </w:r>
      <w:r w:rsidR="0023518F">
        <w:t xml:space="preserve"> </w:t>
      </w:r>
      <w:r w:rsidR="00701BA0">
        <w:fldChar w:fldCharType="begin"/>
      </w:r>
      <w:r w:rsidR="00A40823">
        <w:instrText xml:space="preserve"> ADDIN EN.CITE &lt;EndNote&gt;&lt;Cite&gt;&lt;Author&gt;Enonic&lt;/Author&gt;&lt;Year&gt;2013&lt;/Year&gt;&lt;RecNum&gt;29&lt;/RecNum&gt;&lt;DisplayText&gt;[16]&lt;/DisplayText&gt;&lt;record&gt;&lt;rec-number&gt;29&lt;/rec-number&gt;&lt;foreign-keys&gt;&lt;key app="EN" db-id="0a200tee5sa5e1ex095psptx0zaddvdr5sff"&gt;29&lt;/key&gt;&lt;/foreign-keys&gt;&lt;ref-type name="Web Page"&gt;12&lt;/ref-type&gt;&lt;contributors&gt;&lt;authors&gt;&lt;author&gt;Enonic&lt;/author&gt;&lt;/authors&gt;&lt;/contributors&gt;&lt;titles&gt;&lt;title&gt;Listen to our customers&lt;/title&gt;&lt;/titles&gt;&lt;pages&gt;List of companies and organizations using Enonic&lt;/pages&gt;&lt;volume&gt;2013&lt;/volume&gt;&lt;dates&gt;&lt;year&gt;2013&lt;/year&gt;&lt;/dates&gt;&lt;urls&gt;&lt;related-urls&gt;&lt;url&gt;https://enonic.com/en/home/reference-customers&lt;/url&gt;&lt;/related-urls&gt;&lt;/urls&gt;&lt;/record&gt;&lt;/Cite&gt;&lt;/EndNote&gt;</w:instrText>
      </w:r>
      <w:r w:rsidR="00701BA0">
        <w:fldChar w:fldCharType="separate"/>
      </w:r>
      <w:r w:rsidR="00A40823">
        <w:rPr>
          <w:noProof/>
        </w:rPr>
        <w:t>[</w:t>
      </w:r>
      <w:hyperlink w:anchor="_ENREF_16" w:tooltip="Enonic, 2013 #29" w:history="1">
        <w:r w:rsidR="0000315F">
          <w:rPr>
            <w:noProof/>
          </w:rPr>
          <w:t>16</w:t>
        </w:r>
      </w:hyperlink>
      <w:r w:rsidR="00A40823">
        <w:rPr>
          <w:noProof/>
        </w:rPr>
        <w:t>]</w:t>
      </w:r>
      <w:r w:rsidR="00701BA0">
        <w:fldChar w:fldCharType="end"/>
      </w:r>
      <w:r w:rsidR="0097066B">
        <w:t>.</w:t>
      </w:r>
      <w:r w:rsidR="0007363C">
        <w:t xml:space="preserve"> Looking at how the system underlying these sites worked</w:t>
      </w:r>
      <w:r w:rsidR="00D566D0">
        <w:t>,</w:t>
      </w:r>
      <w:r w:rsidR="00281109">
        <w:t xml:space="preserve"> I</w:t>
      </w:r>
      <w:r w:rsidR="0007363C">
        <w:t xml:space="preserve"> could establish what is possible with regards to improving their performance on mobile devices and otherwise.</w:t>
      </w:r>
    </w:p>
    <w:p w14:paraId="7A3E246B" w14:textId="77777777" w:rsidR="001B5210" w:rsidRDefault="001B5210" w:rsidP="00B06226">
      <w:pPr>
        <w:spacing w:line="360" w:lineRule="auto"/>
        <w:jc w:val="both"/>
      </w:pPr>
    </w:p>
    <w:p w14:paraId="3D08252B" w14:textId="278A6DB2" w:rsidR="001B5210" w:rsidRDefault="00C7470A" w:rsidP="00B06226">
      <w:pPr>
        <w:spacing w:line="360" w:lineRule="auto"/>
        <w:jc w:val="both"/>
      </w:pPr>
      <w:r>
        <w:t>I</w:t>
      </w:r>
      <w:r w:rsidR="00B873C5">
        <w:t xml:space="preserve"> decided that it would be interesting to look into the </w:t>
      </w:r>
      <w:r w:rsidR="00392CA0">
        <w:t xml:space="preserve">merits of the RESS concept, and thus </w:t>
      </w:r>
      <w:r w:rsidR="00887BB2">
        <w:t>I</w:t>
      </w:r>
      <w:r w:rsidR="00186EA0">
        <w:t xml:space="preserve"> </w:t>
      </w:r>
      <w:r w:rsidR="00B873C5">
        <w:t>needed to look into the cap</w:t>
      </w:r>
      <w:r w:rsidR="00E12B89">
        <w:t>ability of doing this in</w:t>
      </w:r>
      <w:r w:rsidR="00581D91">
        <w:t xml:space="preserve"> Enonic</w:t>
      </w:r>
      <w:r w:rsidR="00B873C5">
        <w:t xml:space="preserve">. </w:t>
      </w:r>
      <w:r w:rsidR="00581D91">
        <w:t>The CMS</w:t>
      </w:r>
      <w:r w:rsidR="00DE7CE8">
        <w:t xml:space="preserve"> has</w:t>
      </w:r>
      <w:r w:rsidR="001B5210">
        <w:t xml:space="preserve"> i</w:t>
      </w:r>
      <w:r w:rsidR="000B4DE8">
        <w:t>ts own system for adapting</w:t>
      </w:r>
      <w:r w:rsidR="001B5210">
        <w:t xml:space="preserve"> pag</w:t>
      </w:r>
      <w:r w:rsidR="00DE7CE8">
        <w:t xml:space="preserve">es to </w:t>
      </w:r>
      <w:r w:rsidR="00756B70">
        <w:t>different</w:t>
      </w:r>
      <w:r w:rsidR="00DE7CE8">
        <w:t xml:space="preserve"> devices, but it is</w:t>
      </w:r>
      <w:r w:rsidR="001B4C27">
        <w:t xml:space="preserve"> very basic and does</w:t>
      </w:r>
      <w:r w:rsidR="001B5210">
        <w:t xml:space="preserve"> not provide much in terms of feature detection and accurate definitions of device classes</w:t>
      </w:r>
      <w:r w:rsidR="0023518F">
        <w:t xml:space="preserve"> </w:t>
      </w:r>
      <w:r w:rsidR="00BA0F94">
        <w:fldChar w:fldCharType="begin"/>
      </w:r>
      <w:r w:rsidR="00A40823">
        <w:instrText xml:space="preserve"> ADDIN EN.CITE &lt;EndNote&gt;&lt;Cite&gt;&lt;Author&gt;Enonic&lt;/Author&gt;&lt;Year&gt;2013&lt;/Year&gt;&lt;RecNum&gt;33&lt;/RecNum&gt;&lt;DisplayText&gt;[17]&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rsidR="00BA0F94">
        <w:fldChar w:fldCharType="separate"/>
      </w:r>
      <w:r w:rsidR="00A40823">
        <w:rPr>
          <w:noProof/>
        </w:rPr>
        <w:t>[</w:t>
      </w:r>
      <w:hyperlink w:anchor="_ENREF_17" w:tooltip="Enonic, 2013 #33" w:history="1">
        <w:r w:rsidR="0000315F">
          <w:rPr>
            <w:noProof/>
          </w:rPr>
          <w:t>17</w:t>
        </w:r>
      </w:hyperlink>
      <w:r w:rsidR="00A40823">
        <w:rPr>
          <w:noProof/>
        </w:rPr>
        <w:t>]</w:t>
      </w:r>
      <w:r w:rsidR="00BA0F94">
        <w:fldChar w:fldCharType="end"/>
      </w:r>
      <w:r w:rsidR="001B5210">
        <w:t>.</w:t>
      </w:r>
      <w:r w:rsidR="00F51A30">
        <w:t xml:space="preserve"> To be able to use RESS it needed a more accurate detection schem</w:t>
      </w:r>
      <w:r w:rsidR="00DB0A1A">
        <w:t xml:space="preserve">e that allowed it to dynamically detect features on requesting clients and resolve </w:t>
      </w:r>
      <w:r w:rsidR="0028105B">
        <w:t>device classes.</w:t>
      </w:r>
    </w:p>
    <w:p w14:paraId="28379F1C" w14:textId="77777777" w:rsidR="00C968C5" w:rsidRDefault="00C968C5" w:rsidP="00B06226">
      <w:pPr>
        <w:spacing w:line="360" w:lineRule="auto"/>
        <w:jc w:val="both"/>
      </w:pPr>
    </w:p>
    <w:p w14:paraId="7C57F19D" w14:textId="22D5AB2F" w:rsidR="00170429" w:rsidRDefault="00464ADC" w:rsidP="00B06226">
      <w:pPr>
        <w:spacing w:line="360" w:lineRule="auto"/>
        <w:jc w:val="both"/>
      </w:pPr>
      <w:r>
        <w:t>It has been noted that many modern CMS’s, Enonic included,</w:t>
      </w:r>
      <w:r w:rsidR="005641E9">
        <w:t xml:space="preserve"> have attributes th</w:t>
      </w:r>
      <w:r w:rsidR="00A343FA">
        <w:t>at are poorly suited for mobile.</w:t>
      </w:r>
      <w:r w:rsidR="00DB0C1E">
        <w:t xml:space="preserve"> </w:t>
      </w:r>
      <w:r w:rsidR="00901C5F">
        <w:t>This includes t</w:t>
      </w:r>
      <w:r w:rsidR="009C070D">
        <w:t>hings</w:t>
      </w:r>
      <w:r w:rsidR="005641E9">
        <w:t xml:space="preserve"> such as not separating text, images and video so that assets can be provided in different sizes, editors that allow content to not be republished everywhere, and </w:t>
      </w:r>
      <w:r w:rsidR="007C1382">
        <w:t>HTML templates, JS and CSS that assume desktop bandwidth, CPU and caching behavior</w:t>
      </w:r>
      <w:r w:rsidR="0023518F">
        <w:t xml:space="preserve"> </w:t>
      </w:r>
      <w:r w:rsidR="006A4E8B">
        <w:fldChar w:fldCharType="begin"/>
      </w:r>
      <w:r w:rsidR="00A40823">
        <w:instrText xml:space="preserve"> ADDIN EN.CITE &lt;EndNote&gt;&lt;Cite&gt;&lt;Author&gt;Grigsby&lt;/Author&gt;&lt;Year&gt;2012&lt;/Year&gt;&lt;RecNum&gt;13&lt;/RecNum&gt;&lt;DisplayText&gt;[18]&lt;/DisplayText&gt;&lt;record&gt;&lt;rec-number&gt;13&lt;/rec-number&gt;&lt;foreign-keys&gt;&lt;key app="EN" db-id="0a200tee5sa5e1ex095psptx0zaddvdr5sff"&gt;13&lt;/key&gt;&lt;/foreign-keys&gt;&lt;ref-type name="Blog"&gt;56&lt;/ref-type&gt;&lt;contributors&gt;&lt;authors&gt;&lt;author&gt;Grigsby, Jason&lt;/author&gt;&lt;/authors&gt;&lt;/contributors&gt;&lt;titles&gt;&lt;title&gt;Our Content Management Systems are the Mainframes of the Mobile Era&lt;/title&gt;&lt;secondary-title&gt;Cloud Four Blog&lt;/secondary-title&gt;&lt;/titles&gt;&lt;volume&gt;2012&lt;/volume&gt;&lt;dates&gt;&lt;year&gt;2012&lt;/year&gt;&lt;/dates&gt;&lt;urls&gt;&lt;related-urls&gt;&lt;url&gt;http://blog.cloudfour.com/our-content-management-systems-are-the-mainframes-of-the-mobile-era/&lt;/url&gt;&lt;/related-urls&gt;&lt;/urls&gt;&lt;/record&gt;&lt;/Cite&gt;&lt;/EndNote&gt;</w:instrText>
      </w:r>
      <w:r w:rsidR="006A4E8B">
        <w:fldChar w:fldCharType="separate"/>
      </w:r>
      <w:r w:rsidR="00A40823">
        <w:rPr>
          <w:noProof/>
        </w:rPr>
        <w:t>[</w:t>
      </w:r>
      <w:hyperlink w:anchor="_ENREF_18" w:tooltip="Grigsby, 2012 #13" w:history="1">
        <w:r w:rsidR="0000315F">
          <w:rPr>
            <w:noProof/>
          </w:rPr>
          <w:t>18</w:t>
        </w:r>
      </w:hyperlink>
      <w:r w:rsidR="00A40823">
        <w:rPr>
          <w:noProof/>
        </w:rPr>
        <w:t>]</w:t>
      </w:r>
      <w:r w:rsidR="006A4E8B">
        <w:fldChar w:fldCharType="end"/>
      </w:r>
      <w:r w:rsidR="007C1382">
        <w:t>.</w:t>
      </w:r>
      <w:r w:rsidR="009B010E">
        <w:t xml:space="preserve"> Many of these problems come from the fact that a lot of CMS’s conflate content management with Web publishing, which would be entirely at odds with the concept of COPE</w:t>
      </w:r>
      <w:r w:rsidR="0023518F">
        <w:t xml:space="preserve"> </w:t>
      </w:r>
      <w:r w:rsidR="009B010E">
        <w:fldChar w:fldCharType="begin"/>
      </w:r>
      <w:r w:rsidR="00A40823">
        <w:instrText xml:space="preserve"> ADDIN EN.CITE &lt;EndNote&gt;&lt;Cite&gt;&lt;Author&gt;Jacobson&lt;/Author&gt;&lt;Year&gt;2009&lt;/Year&gt;&lt;RecNum&gt;16&lt;/RecNum&gt;&lt;DisplayText&gt;[14]&lt;/DisplayText&gt;&lt;record&gt;&lt;rec-number&gt;16&lt;/rec-number&gt;&lt;foreign-keys&gt;&lt;key app="EN" db-id="0a200tee5sa5e1ex095psptx0zaddvdr5sff"&gt;16&lt;/key&gt;&lt;/foreign-keys&gt;&lt;ref-type name="Blog"&gt;56&lt;/ref-type&gt;&lt;contributors&gt;&lt;authors&gt;&lt;author&gt;Jacobson, Daniel&lt;/author&gt;&lt;/authors&gt;&lt;/contributors&gt;&lt;titles&gt;&lt;title&gt;COPE: Create Once, Publish Everywhere&lt;/title&gt;&lt;secondary-title&gt;Programmable Web&lt;/secondary-title&gt;&lt;/titles&gt;&lt;volume&gt;2012&lt;/volume&gt;&lt;dates&gt;&lt;year&gt;2009&lt;/year&gt;&lt;/dates&gt;&lt;urls&gt;&lt;related-urls&gt;&lt;url&gt;http://blog.programmableweb.com/2009/10/13/cope-create-once-publish-everywhere/&lt;/url&gt;&lt;/related-urls&gt;&lt;/urls&gt;&lt;/record&gt;&lt;/Cite&gt;&lt;/EndNote&gt;</w:instrText>
      </w:r>
      <w:r w:rsidR="009B010E">
        <w:fldChar w:fldCharType="separate"/>
      </w:r>
      <w:r w:rsidR="00A40823">
        <w:rPr>
          <w:noProof/>
        </w:rPr>
        <w:t>[</w:t>
      </w:r>
      <w:hyperlink w:anchor="_ENREF_14" w:tooltip="Jacobson, 2009 #16" w:history="1">
        <w:r w:rsidR="0000315F">
          <w:rPr>
            <w:noProof/>
          </w:rPr>
          <w:t>14</w:t>
        </w:r>
      </w:hyperlink>
      <w:r w:rsidR="00A40823">
        <w:rPr>
          <w:noProof/>
        </w:rPr>
        <w:t>]</w:t>
      </w:r>
      <w:r w:rsidR="009B010E">
        <w:fldChar w:fldCharType="end"/>
      </w:r>
      <w:r w:rsidR="009B010E">
        <w:t xml:space="preserve">. </w:t>
      </w:r>
      <w:r w:rsidR="00AF1DE2">
        <w:t>This comes back to Sæterås’s article</w:t>
      </w:r>
      <w:r w:rsidR="008E1072">
        <w:t xml:space="preserve"> that we looked at in Chapter 1</w:t>
      </w:r>
      <w:r w:rsidR="00AF1DE2">
        <w:t>, where he states that the entire value chain in the Web infrastructure has to be made</w:t>
      </w:r>
      <w:r w:rsidR="00BA1206">
        <w:t xml:space="preserve"> responsive, not just the front </w:t>
      </w:r>
      <w:r w:rsidR="00AF1DE2">
        <w:t>end</w:t>
      </w:r>
      <w:r w:rsidR="0023518F">
        <w:t xml:space="preserve"> </w:t>
      </w:r>
      <w:r w:rsidR="00AF1DE2">
        <w:fldChar w:fldCharType="begin"/>
      </w:r>
      <w:r w:rsidR="00A40823">
        <w:instrText xml:space="preserve"> ADDIN EN.CITE &lt;EndNote&gt;&lt;Cite&gt;&lt;Author&gt;Sæterås&lt;/Author&gt;&lt;Year&gt;2011&lt;/Year&gt;&lt;RecNum&gt;6&lt;/RecNum&gt;&lt;DisplayText&gt;[19]&lt;/DisplayText&gt;&lt;record&gt;&lt;rec-number&gt;6&lt;/rec-number&gt;&lt;foreign-keys&gt;&lt;key app="EN" db-id="0a200tee5sa5e1ex095psptx0zaddvdr5sff"&gt;6&lt;/key&gt;&lt;/foreign-keys&gt;&lt;ref-type name="Blog"&gt;56&lt;/ref-type&gt;&lt;contributors&gt;&lt;authors&gt;&lt;author&gt;Sæterås, Jon Arne&lt;/author&gt;&lt;/authors&gt;&lt;/contributors&gt;&lt;titles&gt;&lt;title&gt;Next steps of Responsive Web Design&lt;/title&gt;&lt;secondary-title&gt;mpulp&lt;/secondary-title&gt;&lt;/titles&gt;&lt;volume&gt;2012&lt;/volume&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AF1DE2">
        <w:fldChar w:fldCharType="separate"/>
      </w:r>
      <w:r w:rsidR="00A40823">
        <w:rPr>
          <w:noProof/>
        </w:rPr>
        <w:t>[</w:t>
      </w:r>
      <w:hyperlink w:anchor="_ENREF_19" w:tooltip="Sæterås, 2011 #6" w:history="1">
        <w:r w:rsidR="0000315F">
          <w:rPr>
            <w:noProof/>
          </w:rPr>
          <w:t>19</w:t>
        </w:r>
      </w:hyperlink>
      <w:r w:rsidR="00A40823">
        <w:rPr>
          <w:noProof/>
        </w:rPr>
        <w:t>]</w:t>
      </w:r>
      <w:r w:rsidR="00AF1DE2">
        <w:fldChar w:fldCharType="end"/>
      </w:r>
      <w:r w:rsidR="00AF1DE2">
        <w:t>.</w:t>
      </w:r>
      <w:r w:rsidR="00161DCC">
        <w:t xml:space="preserve"> </w:t>
      </w:r>
      <w:r w:rsidR="00580821">
        <w:t>I</w:t>
      </w:r>
      <w:r w:rsidR="004E3493">
        <w:t xml:space="preserve"> </w:t>
      </w:r>
      <w:r w:rsidR="00161DCC">
        <w:t>saw RES</w:t>
      </w:r>
      <w:r w:rsidR="00A87450">
        <w:t>S as a possible solution to some of these problems</w:t>
      </w:r>
      <w:r w:rsidR="00161DCC">
        <w:t xml:space="preserve">, and decided that implementing a </w:t>
      </w:r>
      <w:r w:rsidR="006E4502">
        <w:t>server-side feature detect</w:t>
      </w:r>
      <w:r w:rsidR="00976F45">
        <w:t>ion system</w:t>
      </w:r>
      <w:r w:rsidR="006E4502">
        <w:t xml:space="preserve"> </w:t>
      </w:r>
      <w:r w:rsidR="00161DCC">
        <w:t>to improve Enonic’s device classification system would be a good way to look into how to improve many of these observed problems with modern CMS’s on mobile devices and otherwise.</w:t>
      </w:r>
    </w:p>
    <w:p w14:paraId="79A0663B" w14:textId="77777777" w:rsidR="001F1845" w:rsidRDefault="001F1845" w:rsidP="00B06226">
      <w:pPr>
        <w:spacing w:line="360" w:lineRule="auto"/>
        <w:jc w:val="both"/>
      </w:pPr>
    </w:p>
    <w:p w14:paraId="197ED801" w14:textId="3E0963CB" w:rsidR="001F1845" w:rsidRDefault="001F1845" w:rsidP="00B06226">
      <w:pPr>
        <w:spacing w:line="360" w:lineRule="auto"/>
        <w:jc w:val="both"/>
      </w:pPr>
      <w:r>
        <w:t>Enonic’s support for plugins, along with its already existing device classification system</w:t>
      </w:r>
      <w:r w:rsidR="00805E8B">
        <w:t xml:space="preserve"> </w:t>
      </w:r>
      <w:r w:rsidR="00231284">
        <w:t>presented the possibility of making</w:t>
      </w:r>
      <w:r w:rsidR="00FB1ABE">
        <w:t xml:space="preserve"> a comparative analysis of </w:t>
      </w:r>
      <w:r w:rsidR="006676E5">
        <w:t>my</w:t>
      </w:r>
      <w:r w:rsidR="00FB1ABE">
        <w:t xml:space="preserve"> implementation </w:t>
      </w:r>
      <w:r w:rsidR="00797D5E">
        <w:t>and the native system, giving me</w:t>
      </w:r>
      <w:r w:rsidR="00FB1ABE">
        <w:t xml:space="preserve"> a good metric for</w:t>
      </w:r>
      <w:r w:rsidR="00C84FCD">
        <w:t xml:space="preserve"> the</w:t>
      </w:r>
      <w:r w:rsidR="00FB1ABE">
        <w:t xml:space="preserve"> possible </w:t>
      </w:r>
      <w:r w:rsidR="0075341A">
        <w:t xml:space="preserve">improvements </w:t>
      </w:r>
      <w:r w:rsidR="00476A07">
        <w:t>my</w:t>
      </w:r>
      <w:r w:rsidR="0075341A">
        <w:t xml:space="preserve"> system</w:t>
      </w:r>
      <w:r w:rsidR="005615D0">
        <w:t xml:space="preserve"> provides.</w:t>
      </w:r>
      <w:r w:rsidR="005870FB">
        <w:t xml:space="preserve"> It also meant that it was possible to create such a </w:t>
      </w:r>
      <w:r w:rsidR="00EC2D9E">
        <w:t>new detection system</w:t>
      </w:r>
      <w:r w:rsidR="005870FB">
        <w:t xml:space="preserve"> for the CMS without hacking the source code and making users reliant on a code base modified from the original</w:t>
      </w:r>
      <w:r w:rsidR="006D0323">
        <w:t xml:space="preserve"> system</w:t>
      </w:r>
      <w:r w:rsidR="005870FB">
        <w:t>.</w:t>
      </w:r>
      <w:r w:rsidR="0075341A">
        <w:t xml:space="preserve"> </w:t>
      </w:r>
      <w:r w:rsidR="007219C7">
        <w:t xml:space="preserve">The plugin support coupled with its usage in large Web sites within the Norwegian public </w:t>
      </w:r>
      <w:r w:rsidR="00726006">
        <w:t>sector</w:t>
      </w:r>
      <w:r w:rsidR="007219C7">
        <w:t xml:space="preserve"> along with its less than ideal device classification system are the main rea</w:t>
      </w:r>
      <w:r w:rsidR="00D03E00">
        <w:t>sons why I</w:t>
      </w:r>
      <w:r w:rsidR="000403B1">
        <w:t xml:space="preserve"> chose to use Enonic for </w:t>
      </w:r>
      <w:r w:rsidR="00347436">
        <w:t xml:space="preserve">my </w:t>
      </w:r>
      <w:r w:rsidR="000403B1">
        <w:t>implementation.</w:t>
      </w:r>
      <w:r w:rsidR="00E87B12">
        <w:t xml:space="preserve"> That is not to say that the conc</w:t>
      </w:r>
      <w:r w:rsidR="00911461">
        <w:t>ept could not work</w:t>
      </w:r>
      <w:r w:rsidR="00D227E3">
        <w:t xml:space="preserve"> in</w:t>
      </w:r>
      <w:r w:rsidR="00911461">
        <w:t>, or be</w:t>
      </w:r>
      <w:r w:rsidR="00275409">
        <w:t xml:space="preserve"> relatively easily</w:t>
      </w:r>
      <w:r w:rsidR="00E87B12">
        <w:t xml:space="preserve"> ported to</w:t>
      </w:r>
      <w:r w:rsidR="00D227E3">
        <w:t>,</w:t>
      </w:r>
      <w:r w:rsidR="00E87B12">
        <w:t xml:space="preserve"> other Java-based CMS’</w:t>
      </w:r>
      <w:r w:rsidR="00004A46">
        <w:t>s, such as dotCMS – a popular open-source web CMS –</w:t>
      </w:r>
      <w:r w:rsidR="00E87B12">
        <w:t xml:space="preserve"> which also supports plugins built much the same way as Enonic</w:t>
      </w:r>
      <w:r w:rsidR="004931D4">
        <w:t xml:space="preserve">, with OSGi bundles and Spring </w:t>
      </w:r>
      <w:r w:rsidR="004931D4">
        <w:fldChar w:fldCharType="begin"/>
      </w:r>
      <w:r w:rsidR="00A40823">
        <w:instrText xml:space="preserve"> ADDIN EN.CITE &lt;EndNote&gt;&lt;Cite&gt;&lt;Author&gt;dotCMS&lt;/Author&gt;&lt;Year&gt;2013&lt;/Year&gt;&lt;RecNum&gt;75&lt;/RecNum&gt;&lt;DisplayText&gt;[20]&lt;/DisplayText&gt;&lt;record&gt;&lt;rec-number&gt;75&lt;/rec-number&gt;&lt;foreign-keys&gt;&lt;key app="EN" db-id="0a200tee5sa5e1ex095psptx0zaddvdr5sff"&gt;75&lt;/key&gt;&lt;/foreign-keys&gt;&lt;ref-type name="Web Page"&gt;12&lt;/ref-type&gt;&lt;contributors&gt;&lt;authors&gt;&lt;author&gt;dotCMS&lt;/author&gt;&lt;/authors&gt;&lt;/contributors&gt;&lt;titles&gt;&lt;title&gt;dotCMS Home Page&lt;/title&gt;&lt;/titles&gt;&lt;volume&gt;2013&lt;/volume&gt;&lt;dates&gt;&lt;year&gt;2013&lt;/year&gt;&lt;/dates&gt;&lt;urls&gt;&lt;related-urls&gt;&lt;url&gt;http://dotcms.com/&lt;/url&gt;&lt;/related-urls&gt;&lt;/urls&gt;&lt;/record&gt;&lt;/Cite&gt;&lt;/EndNote&gt;</w:instrText>
      </w:r>
      <w:r w:rsidR="004931D4">
        <w:fldChar w:fldCharType="separate"/>
      </w:r>
      <w:r w:rsidR="00A40823">
        <w:rPr>
          <w:noProof/>
        </w:rPr>
        <w:t>[</w:t>
      </w:r>
      <w:hyperlink w:anchor="_ENREF_20" w:tooltip="dotCMS, 2013 #75" w:history="1">
        <w:r w:rsidR="0000315F">
          <w:rPr>
            <w:noProof/>
          </w:rPr>
          <w:t>20</w:t>
        </w:r>
      </w:hyperlink>
      <w:r w:rsidR="00A40823">
        <w:rPr>
          <w:noProof/>
        </w:rPr>
        <w:t>]</w:t>
      </w:r>
      <w:r w:rsidR="004931D4">
        <w:fldChar w:fldCharType="end"/>
      </w:r>
      <w:r w:rsidR="00E87B12">
        <w:t>.</w:t>
      </w:r>
    </w:p>
    <w:p w14:paraId="2B9F7434" w14:textId="77777777" w:rsidR="00170429" w:rsidRDefault="00170429" w:rsidP="00B06226">
      <w:pPr>
        <w:pStyle w:val="Heading1"/>
        <w:spacing w:line="360" w:lineRule="auto"/>
        <w:jc w:val="both"/>
      </w:pPr>
      <w:r>
        <w:t>The plugin</w:t>
      </w:r>
    </w:p>
    <w:p w14:paraId="7E48ED64" w14:textId="7B522E85" w:rsidR="001725E1" w:rsidRDefault="001133D8" w:rsidP="00B06226">
      <w:pPr>
        <w:spacing w:line="360" w:lineRule="auto"/>
        <w:jc w:val="both"/>
      </w:pPr>
      <w:r>
        <w:t xml:space="preserve">As mentioned in Chapter 4, </w:t>
      </w:r>
      <w:r w:rsidR="005C6E2B">
        <w:t>t</w:t>
      </w:r>
      <w:r w:rsidR="00EE31FE">
        <w:t>he</w:t>
      </w:r>
      <w:r w:rsidR="00FF1D58">
        <w:t xml:space="preserve"> plugin is </w:t>
      </w:r>
      <w:r w:rsidR="00EE31FE">
        <w:t>inspired by Dave Olsen’s Detector</w:t>
      </w:r>
      <w:r w:rsidR="00FF1D58">
        <w:t xml:space="preserve"> </w:t>
      </w:r>
      <w:r w:rsidR="00EE31FE">
        <w:t>system</w:t>
      </w:r>
      <w:r w:rsidR="00FF1D58">
        <w:t xml:space="preserve"> as he describes it</w:t>
      </w:r>
      <w:r w:rsidR="00DF5364">
        <w:t xml:space="preserve"> in his article</w:t>
      </w:r>
      <w:r w:rsidR="0023518F">
        <w:t xml:space="preserve"> </w:t>
      </w:r>
      <w:r w:rsidR="009F1FC7">
        <w:fldChar w:fldCharType="begin"/>
      </w:r>
      <w:r w:rsidR="00A40823">
        <w:instrText xml:space="preserve"> ADDIN EN.CITE &lt;EndNote&gt;&lt;Cite&gt;&lt;Author&gt;Olsen&lt;/Author&gt;&lt;Year&gt;2012&lt;/Year&gt;&lt;RecNum&gt;3&lt;/RecNum&gt;&lt;DisplayText&gt;[8]&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9F1FC7">
        <w:fldChar w:fldCharType="separate"/>
      </w:r>
      <w:r w:rsidR="00A40823">
        <w:rPr>
          <w:noProof/>
        </w:rPr>
        <w:t>[</w:t>
      </w:r>
      <w:hyperlink w:anchor="_ENREF_8" w:tooltip="Olsen, 2012 #3" w:history="1">
        <w:r w:rsidR="0000315F">
          <w:rPr>
            <w:noProof/>
          </w:rPr>
          <w:t>8</w:t>
        </w:r>
      </w:hyperlink>
      <w:r w:rsidR="00A40823">
        <w:rPr>
          <w:noProof/>
        </w:rPr>
        <w:t>]</w:t>
      </w:r>
      <w:r w:rsidR="009F1FC7">
        <w:fldChar w:fldCharType="end"/>
      </w:r>
      <w:r w:rsidR="00DF5364">
        <w:t xml:space="preserve"> and from</w:t>
      </w:r>
      <w:r w:rsidR="00FF1D58">
        <w:t xml:space="preserve"> the source code of his Detector project, which is written in PHP</w:t>
      </w:r>
      <w:r w:rsidR="0023518F">
        <w:t xml:space="preserve"> </w:t>
      </w:r>
      <w:r w:rsidR="007379A1">
        <w:fldChar w:fldCharType="begin"/>
      </w:r>
      <w:r w:rsidR="00A40823">
        <w:instrText xml:space="preserve"> ADDIN EN.CITE &lt;EndNote&gt;&lt;Cite&gt;&lt;Author&gt;Olsen&lt;/Author&gt;&lt;Year&gt;2011&lt;/Year&gt;&lt;RecNum&gt;71&lt;/RecNum&gt;&lt;DisplayText&gt;[6]&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7379A1">
        <w:fldChar w:fldCharType="separate"/>
      </w:r>
      <w:r w:rsidR="00A40823">
        <w:rPr>
          <w:noProof/>
        </w:rPr>
        <w:t>[</w:t>
      </w:r>
      <w:hyperlink w:anchor="_ENREF_6" w:tooltip="Olsen, 2011 #71" w:history="1">
        <w:r w:rsidR="0000315F">
          <w:rPr>
            <w:noProof/>
          </w:rPr>
          <w:t>6</w:t>
        </w:r>
      </w:hyperlink>
      <w:r w:rsidR="00A40823">
        <w:rPr>
          <w:noProof/>
        </w:rPr>
        <w:t>]</w:t>
      </w:r>
      <w:r w:rsidR="007379A1">
        <w:fldChar w:fldCharType="end"/>
      </w:r>
      <w:r w:rsidR="00CC6125">
        <w:t>. The implementation is meant to contain the necessary features needed to support a RESS solution in the Enonic plugin.</w:t>
      </w:r>
      <w:r w:rsidR="005F3DCF">
        <w:t xml:space="preserve"> This</w:t>
      </w:r>
      <w:r w:rsidR="00A23650">
        <w:t xml:space="preserve"> implies that it must have a robust feature detection system along with functionality for defining device classes that c</w:t>
      </w:r>
      <w:r w:rsidR="00D705FE">
        <w:t>an be resolved when needed.</w:t>
      </w:r>
      <w:r w:rsidR="00833696">
        <w:t xml:space="preserve"> There are several </w:t>
      </w:r>
      <w:r w:rsidR="00900A67">
        <w:t xml:space="preserve">differences between </w:t>
      </w:r>
      <w:r w:rsidR="00293436">
        <w:t>Olsen’s implementation and mine</w:t>
      </w:r>
      <w:r w:rsidR="00FA7BF6">
        <w:t xml:space="preserve"> but they </w:t>
      </w:r>
      <w:r w:rsidR="00FB476C">
        <w:t xml:space="preserve">have quite similar </w:t>
      </w:r>
      <w:r w:rsidR="0009764C">
        <w:t>functionality</w:t>
      </w:r>
      <w:r w:rsidR="00C9370E">
        <w:t>, even th</w:t>
      </w:r>
      <w:r w:rsidR="0079577B">
        <w:t>ough the languages, libraries and technologies used are often vastly different.</w:t>
      </w:r>
      <w:r w:rsidR="00DC465D">
        <w:t xml:space="preserve"> For example</w:t>
      </w:r>
      <w:r w:rsidR="00C159E2">
        <w:t>: Olsen uses PHP and stores the detected UA features in the f</w:t>
      </w:r>
      <w:r w:rsidR="00361A6E">
        <w:t>ile system, while I</w:t>
      </w:r>
      <w:r w:rsidR="00317DDC">
        <w:t xml:space="preserve"> use Java in</w:t>
      </w:r>
      <w:r w:rsidR="00C159E2">
        <w:t xml:space="preserve"> Enonic and store data in a NoSQL database.</w:t>
      </w:r>
      <w:r w:rsidR="009824EE">
        <w:t xml:space="preserve"> These are underlying technologies, though, and do not change the actual functionality, which </w:t>
      </w:r>
      <w:r w:rsidR="004622E3">
        <w:t>for the most part is the same.</w:t>
      </w:r>
    </w:p>
    <w:p w14:paraId="7027E3C4" w14:textId="77777777" w:rsidR="006B1F42" w:rsidRDefault="006B1F42" w:rsidP="00B06226">
      <w:pPr>
        <w:spacing w:line="360" w:lineRule="auto"/>
        <w:jc w:val="both"/>
      </w:pPr>
    </w:p>
    <w:p w14:paraId="2CD37804" w14:textId="43CB7AAA" w:rsidR="00A3085B" w:rsidRDefault="00A3085B" w:rsidP="00B06226">
      <w:pPr>
        <w:pStyle w:val="Heading2"/>
        <w:spacing w:line="360" w:lineRule="auto"/>
        <w:jc w:val="both"/>
      </w:pPr>
      <w:r>
        <w:t>Performance impact</w:t>
      </w:r>
    </w:p>
    <w:p w14:paraId="03FE97A0" w14:textId="77777777" w:rsidR="004928F2" w:rsidRDefault="00505945" w:rsidP="00B06226">
      <w:pPr>
        <w:spacing w:line="360" w:lineRule="auto"/>
        <w:jc w:val="both"/>
      </w:pPr>
      <w:r>
        <w:t>The whole point of</w:t>
      </w:r>
      <w:r w:rsidR="003F0200">
        <w:t xml:space="preserve"> </w:t>
      </w:r>
      <w:r w:rsidR="002150AB">
        <w:t>server-side feature detection systems</w:t>
      </w:r>
      <w:r w:rsidR="003F0200">
        <w:t xml:space="preserve"> is to improve the rendering time and general latency of l</w:t>
      </w:r>
      <w:r w:rsidR="006C6B44">
        <w:t xml:space="preserve">oading Web pages on all devices, as well as increasing the flexibility and accuracy of detecting which device is making </w:t>
      </w:r>
      <w:r w:rsidR="00B938FC">
        <w:t xml:space="preserve">a </w:t>
      </w:r>
      <w:r w:rsidR="006C6B44">
        <w:t>request, and what features it supports.</w:t>
      </w:r>
      <w:r w:rsidR="008B418E">
        <w:t xml:space="preserve"> This is all done in the interest of giving developers the tools to create content-centric Web sites without having to</w:t>
      </w:r>
      <w:r w:rsidR="00CE41D0">
        <w:t xml:space="preserve"> worry about creating</w:t>
      </w:r>
      <w:r w:rsidR="008B418E">
        <w:t xml:space="preserve"> entirely new Web pages for every device imaginable.</w:t>
      </w:r>
      <w:r w:rsidR="00101AFA">
        <w:t xml:space="preserve"> This all has the effect of improving rendering time and latency by cutting away all unnecessary fluff from the versions that are sent to less cap</w:t>
      </w:r>
      <w:r w:rsidR="00551AE3">
        <w:t>able device on slow connect</w:t>
      </w:r>
      <w:r w:rsidR="00994039">
        <w:t>ions, such as mobile phones on cellular networks.</w:t>
      </w:r>
      <w:r w:rsidR="002A1768">
        <w:t xml:space="preserve"> </w:t>
      </w:r>
    </w:p>
    <w:p w14:paraId="280EC9F1" w14:textId="77777777" w:rsidR="004928F2" w:rsidRDefault="004928F2" w:rsidP="00B06226">
      <w:pPr>
        <w:spacing w:line="360" w:lineRule="auto"/>
        <w:jc w:val="both"/>
      </w:pPr>
    </w:p>
    <w:p w14:paraId="4D755C1F" w14:textId="72F4A54D" w:rsidR="00F47AF8" w:rsidRDefault="002A1768" w:rsidP="00B06226">
      <w:pPr>
        <w:spacing w:line="360" w:lineRule="auto"/>
        <w:jc w:val="both"/>
      </w:pPr>
      <w:r>
        <w:t>Since the point of the plugin is to improve performance, it was necessary to establish the impact the plugin had on the performance of Enonic.</w:t>
      </w:r>
      <w:r w:rsidR="004928F2">
        <w:t xml:space="preserve"> </w:t>
      </w:r>
      <w:r w:rsidR="00003BA5">
        <w:t>In Chapter 5</w:t>
      </w:r>
      <w:r w:rsidR="003177A0">
        <w:t xml:space="preserve"> we went through how I executed the</w:t>
      </w:r>
      <w:r w:rsidR="0015616A">
        <w:t xml:space="preserve"> performance tests and their results.</w:t>
      </w:r>
      <w:r w:rsidR="00E114BC">
        <w:t xml:space="preserve"> I</w:t>
      </w:r>
      <w:r w:rsidR="00451B90">
        <w:t xml:space="preserve"> described why performance is important, especially in the</w:t>
      </w:r>
      <w:r w:rsidR="005804F6">
        <w:t xml:space="preserve"> mobile context, and how the </w:t>
      </w:r>
      <w:r w:rsidR="00451B90">
        <w:t>plugin might impact the performance of Enoni</w:t>
      </w:r>
      <w:r w:rsidR="00D82671">
        <w:t>c when it is used on a Web site. The results showed that</w:t>
      </w:r>
      <w:r w:rsidR="00F57FE5">
        <w:t xml:space="preserve"> the plugin had little to no impact on the performance of the Enonic demo Web site in the common case, while it did have an impact in the case of having to perform feature tests on the client. </w:t>
      </w:r>
      <w:r w:rsidR="008C2487">
        <w:t>In this case the</w:t>
      </w:r>
      <w:r w:rsidR="00206DE1">
        <w:t>re were two</w:t>
      </w:r>
      <w:r w:rsidR="008C2487">
        <w:t xml:space="preserve"> culprit</w:t>
      </w:r>
      <w:r w:rsidR="00206DE1">
        <w:t xml:space="preserve">s: </w:t>
      </w:r>
      <w:r w:rsidR="008C2487">
        <w:t>the execution time o</w:t>
      </w:r>
      <w:r w:rsidR="008113D3">
        <w:t>f the JS, which</w:t>
      </w:r>
      <w:r w:rsidR="008C2487">
        <w:t xml:space="preserve"> only showed a significant execution time on mobile browsers, and was largely negligible on desktop browsers</w:t>
      </w:r>
      <w:r w:rsidR="007739FC">
        <w:t>, as well as</w:t>
      </w:r>
      <w:r w:rsidR="00706D9F">
        <w:t xml:space="preserve"> the time spent sending data “over the wire”</w:t>
      </w:r>
      <w:r w:rsidR="002226D5">
        <w:t>,</w:t>
      </w:r>
      <w:r w:rsidR="00706D9F">
        <w:t xml:space="preserve"> because doing feature tests requires an extra request to be made.</w:t>
      </w:r>
      <w:r w:rsidR="00AD7A27">
        <w:t xml:space="preserve"> </w:t>
      </w:r>
    </w:p>
    <w:p w14:paraId="2698B09D" w14:textId="77777777" w:rsidR="00F47AF8" w:rsidRDefault="00F47AF8" w:rsidP="00B06226">
      <w:pPr>
        <w:spacing w:line="360" w:lineRule="auto"/>
        <w:jc w:val="both"/>
      </w:pPr>
    </w:p>
    <w:p w14:paraId="32DCB6B8" w14:textId="3E5BE8D5" w:rsidR="00434C98" w:rsidRDefault="00AD7A27" w:rsidP="00B06226">
      <w:pPr>
        <w:spacing w:line="360" w:lineRule="auto"/>
        <w:jc w:val="both"/>
      </w:pPr>
      <w:r>
        <w:t xml:space="preserve">Based </w:t>
      </w:r>
      <w:r w:rsidR="002A1945">
        <w:t>on the results of these tests I</w:t>
      </w:r>
      <w:r>
        <w:t xml:space="preserve"> claim that the performance impact of using the plugin is negligible compared to not using it. Especially when considering that the only time it showed a significant performance hit was in the rare case of encountering a new UA. In these cases the rendering time of the Web page was increased by 81 percent.</w:t>
      </w:r>
      <w:r w:rsidR="00640F09">
        <w:t xml:space="preserve"> This increase in</w:t>
      </w:r>
      <w:r w:rsidR="000D7D63">
        <w:t xml:space="preserve"> rendering time will ideally only happen to the very first user of that UA that makes a request to the server using the plugin</w:t>
      </w:r>
      <w:r w:rsidR="00DB72CE">
        <w:t>, and only on the first page request</w:t>
      </w:r>
      <w:r w:rsidR="000D7D63">
        <w:t xml:space="preserve">. All subsequent requests from </w:t>
      </w:r>
      <w:r w:rsidR="00C3069D">
        <w:t>that UA will not</w:t>
      </w:r>
      <w:r w:rsidR="00D56FC8">
        <w:t xml:space="preserve"> experience any significant latency </w:t>
      </w:r>
      <w:r w:rsidR="00C3069D">
        <w:t>compared to an identical server not u</w:t>
      </w:r>
      <w:r w:rsidR="00827AEC">
        <w:t>sing the plugin, meaning all users except the first one</w:t>
      </w:r>
      <w:r w:rsidR="00CA0D07">
        <w:t xml:space="preserve"> with a new UA</w:t>
      </w:r>
      <w:r w:rsidR="00827AEC">
        <w:t xml:space="preserve"> will experience the rendering times of the Web pages without delay.</w:t>
      </w:r>
      <w:r w:rsidR="00434C98">
        <w:t xml:space="preserve"> </w:t>
      </w:r>
    </w:p>
    <w:p w14:paraId="22E94B5F" w14:textId="77777777" w:rsidR="00434C98" w:rsidRDefault="00434C98" w:rsidP="00B06226">
      <w:pPr>
        <w:spacing w:line="360" w:lineRule="auto"/>
        <w:jc w:val="both"/>
      </w:pPr>
    </w:p>
    <w:p w14:paraId="47AFF15E" w14:textId="2D7D072A" w:rsidR="00A3085B" w:rsidRDefault="009E12B3" w:rsidP="00B06226">
      <w:pPr>
        <w:spacing w:line="360" w:lineRule="auto"/>
        <w:jc w:val="both"/>
      </w:pPr>
      <w:r>
        <w:t>Based on these results we can</w:t>
      </w:r>
      <w:r w:rsidR="00434C98">
        <w:t xml:space="preserve"> conclude that using the plugin will improve the UA feature detection capabilities of Enonic, as well as provide a more flexible device classification system</w:t>
      </w:r>
      <w:r w:rsidR="003039B0">
        <w:t>. This will facilitate reductions in loading times by providing the ability to tailor the HTML to each device class,</w:t>
      </w:r>
      <w:r w:rsidR="00434C98">
        <w:t xml:space="preserve"> without</w:t>
      </w:r>
      <w:r w:rsidR="006B1D04">
        <w:t xml:space="preserve"> the plugin</w:t>
      </w:r>
      <w:r w:rsidR="00434C98">
        <w:t xml:space="preserve"> impacting the </w:t>
      </w:r>
      <w:r w:rsidR="006B1D04">
        <w:t xml:space="preserve">performance of the CMS </w:t>
      </w:r>
      <w:r w:rsidR="00C8351D">
        <w:t xml:space="preserve">in any significant way compare to its native </w:t>
      </w:r>
      <w:r w:rsidR="008574AA">
        <w:t>device classification</w:t>
      </w:r>
      <w:r w:rsidR="00C8351D">
        <w:t xml:space="preserve"> system.</w:t>
      </w:r>
    </w:p>
    <w:p w14:paraId="48BB484A" w14:textId="77777777" w:rsidR="00A63D27" w:rsidRDefault="00A63D27" w:rsidP="00B06226">
      <w:pPr>
        <w:spacing w:line="360" w:lineRule="auto"/>
        <w:jc w:val="both"/>
      </w:pPr>
    </w:p>
    <w:p w14:paraId="1CB6C50B" w14:textId="22DD54BD" w:rsidR="00A139A8" w:rsidRDefault="00AD06A9" w:rsidP="00B06226">
      <w:pPr>
        <w:pStyle w:val="Heading2"/>
        <w:spacing w:line="360" w:lineRule="auto"/>
        <w:jc w:val="both"/>
      </w:pPr>
      <w:r>
        <w:t>The plugin</w:t>
      </w:r>
      <w:r w:rsidR="00A139A8">
        <w:t xml:space="preserve"> versus Enonic</w:t>
      </w:r>
      <w:r w:rsidR="00900C01">
        <w:t>’s</w:t>
      </w:r>
      <w:r w:rsidR="00A139A8">
        <w:t xml:space="preserve"> device classification</w:t>
      </w:r>
    </w:p>
    <w:p w14:paraId="78BE1EF0" w14:textId="4EA89180" w:rsidR="00A139A8" w:rsidRDefault="00891CB6" w:rsidP="00B06226">
      <w:pPr>
        <w:spacing w:line="360" w:lineRule="auto"/>
        <w:jc w:val="both"/>
      </w:pPr>
      <w:r>
        <w:t>Enonic provides its own device classification system</w:t>
      </w:r>
      <w:r w:rsidR="000B0854">
        <w:t xml:space="preserve"> </w:t>
      </w:r>
      <w:r>
        <w:fldChar w:fldCharType="begin"/>
      </w:r>
      <w:r w:rsidR="00A40823">
        <w:instrText xml:space="preserve"> ADDIN EN.CITE &lt;EndNote&gt;&lt;Cite&gt;&lt;Author&gt;Enonic&lt;/Author&gt;&lt;Year&gt;2013&lt;/Year&gt;&lt;RecNum&gt;33&lt;/RecNum&gt;&lt;DisplayText&gt;[17]&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fldChar w:fldCharType="separate"/>
      </w:r>
      <w:r w:rsidR="00A40823">
        <w:rPr>
          <w:noProof/>
        </w:rPr>
        <w:t>[</w:t>
      </w:r>
      <w:hyperlink w:anchor="_ENREF_17" w:tooltip="Enonic, 2013 #33" w:history="1">
        <w:r w:rsidR="0000315F">
          <w:rPr>
            <w:noProof/>
          </w:rPr>
          <w:t>17</w:t>
        </w:r>
      </w:hyperlink>
      <w:r w:rsidR="00A40823">
        <w:rPr>
          <w:noProof/>
        </w:rPr>
        <w:t>]</w:t>
      </w:r>
      <w:r>
        <w:fldChar w:fldCharType="end"/>
      </w:r>
      <w:r w:rsidR="0018702F">
        <w:t>, which is completely reliant upon analyzing the UA string provided by the requesting UA.</w:t>
      </w:r>
      <w:r w:rsidR="00B80663">
        <w:t xml:space="preserve"> </w:t>
      </w:r>
      <w:r w:rsidR="002D3B9F">
        <w:t>The</w:t>
      </w:r>
      <w:r w:rsidR="00B80663">
        <w:t xml:space="preserve"> script </w:t>
      </w:r>
      <w:r w:rsidR="004D3F3D">
        <w:t>that</w:t>
      </w:r>
      <w:r w:rsidR="00B80663">
        <w:t xml:space="preserve"> checks the string has to be defined by the administrator of the page itself, and is based on XSLT, a language that is not always easy to write, read, or maintain.</w:t>
      </w:r>
      <w:r w:rsidR="001D485B">
        <w:t xml:space="preserve"> The system is based on </w:t>
      </w:r>
      <w:r w:rsidR="001A5371">
        <w:t>writing regular expressions (regex) that are matched against the provided UA string, which subsequently outputs a string that is defined along with the matched regex.</w:t>
      </w:r>
      <w:r w:rsidR="00A34837">
        <w:t xml:space="preserve"> This string represent</w:t>
      </w:r>
      <w:r w:rsidR="000A227A">
        <w:t>s</w:t>
      </w:r>
      <w:r w:rsidR="00A34837">
        <w:t xml:space="preserve"> the detected device class.</w:t>
      </w:r>
    </w:p>
    <w:p w14:paraId="67989C04" w14:textId="77777777" w:rsidR="00FF719A" w:rsidRDefault="00FF719A" w:rsidP="00B06226">
      <w:pPr>
        <w:spacing w:line="360" w:lineRule="auto"/>
        <w:jc w:val="both"/>
      </w:pPr>
    </w:p>
    <w:p w14:paraId="64A63A44" w14:textId="239D6575" w:rsidR="00FF719A" w:rsidRDefault="003831C6" w:rsidP="00B06226">
      <w:pPr>
        <w:spacing w:line="360" w:lineRule="auto"/>
        <w:jc w:val="both"/>
      </w:pPr>
      <w:r>
        <w:t>The</w:t>
      </w:r>
      <w:r w:rsidR="00FF719A">
        <w:t xml:space="preserve"> plugin provides a more</w:t>
      </w:r>
      <w:r w:rsidR="00EA453D">
        <w:t xml:space="preserve"> detailed detection scheme that</w:t>
      </w:r>
      <w:r w:rsidR="00FF719A">
        <w:t xml:space="preserve"> not only checks the UA string, but also checks the requesting client for all supported features. </w:t>
      </w:r>
      <w:r w:rsidR="005078E9">
        <w:t>In addition it gives administrators the ability to define the device classes based on their detected features and capabilities in a JSON file, which is easy to write, read and maintain</w:t>
      </w:r>
      <w:r w:rsidR="00770E75">
        <w:t>, because JSON is designed to be human-readable</w:t>
      </w:r>
      <w:r w:rsidR="00ED7464">
        <w:t xml:space="preserve"> </w:t>
      </w:r>
      <w:r w:rsidR="00ED7464">
        <w:fldChar w:fldCharType="begin"/>
      </w:r>
      <w:r w:rsidR="00ED7464">
        <w:instrText xml:space="preserve"> ADDIN EN.CITE &lt;EndNote&gt;&lt;Cite&gt;&lt;Author&gt;Crockford&lt;/Author&gt;&lt;Year&gt;2009&lt;/Year&gt;&lt;RecNum&gt;80&lt;/RecNum&gt;&lt;DisplayText&gt;[21]&lt;/DisplayText&gt;&lt;record&gt;&lt;rec-number&gt;80&lt;/rec-number&gt;&lt;foreign-keys&gt;&lt;key app="EN" db-id="0a200tee5sa5e1ex095psptx0zaddvdr5sff"&gt;80&lt;/key&gt;&lt;/foreign-keys&gt;&lt;ref-type name="Web Page"&gt;12&lt;/ref-type&gt;&lt;contributors&gt;&lt;authors&gt;&lt;author&gt;Crockford, Douglas&lt;/author&gt;&lt;/authors&gt;&lt;/contributors&gt;&lt;titles&gt;&lt;title&gt;Introducing JSON&lt;/title&gt;&lt;/titles&gt;&lt;volume&gt;2013&lt;/volume&gt;&lt;dates&gt;&lt;year&gt;2009&lt;/year&gt;&lt;/dates&gt;&lt;pub-location&gt;json.org&lt;/pub-location&gt;&lt;urls&gt;&lt;related-urls&gt;&lt;url&gt;http://json.org/&lt;/url&gt;&lt;/related-urls&gt;&lt;/urls&gt;&lt;/record&gt;&lt;/Cite&gt;&lt;/EndNote&gt;</w:instrText>
      </w:r>
      <w:r w:rsidR="00ED7464">
        <w:fldChar w:fldCharType="separate"/>
      </w:r>
      <w:r w:rsidR="00ED7464">
        <w:rPr>
          <w:noProof/>
        </w:rPr>
        <w:t>[</w:t>
      </w:r>
      <w:hyperlink w:anchor="_ENREF_21" w:tooltip="Crockford, 2009 #80" w:history="1">
        <w:r w:rsidR="0000315F">
          <w:rPr>
            <w:noProof/>
          </w:rPr>
          <w:t>21</w:t>
        </w:r>
      </w:hyperlink>
      <w:r w:rsidR="00ED7464">
        <w:rPr>
          <w:noProof/>
        </w:rPr>
        <w:t>]</w:t>
      </w:r>
      <w:r w:rsidR="00ED7464">
        <w:fldChar w:fldCharType="end"/>
      </w:r>
      <w:r w:rsidR="005078E9">
        <w:t>.</w:t>
      </w:r>
      <w:r w:rsidR="004C5367">
        <w:t xml:space="preserve"> The</w:t>
      </w:r>
      <w:r w:rsidR="00BA3E31">
        <w:t xml:space="preserve"> system is also in</w:t>
      </w:r>
      <w:r w:rsidR="00C37CED">
        <w:t>dependent of</w:t>
      </w:r>
      <w:r w:rsidR="00221AED">
        <w:t xml:space="preserve"> knowing the structure of the UA</w:t>
      </w:r>
      <w:r w:rsidR="00E0640E">
        <w:t xml:space="preserve"> string</w:t>
      </w:r>
      <w:r w:rsidR="00221AED">
        <w:t xml:space="preserve">, as </w:t>
      </w:r>
      <w:r w:rsidR="00534B9F">
        <w:t>the</w:t>
      </w:r>
      <w:r w:rsidR="005335C2">
        <w:t xml:space="preserve"> client-</w:t>
      </w:r>
      <w:r w:rsidR="00221AED">
        <w:t>side feature tests will be a</w:t>
      </w:r>
      <w:r w:rsidR="00FB5122">
        <w:t>ble to run no matter what the</w:t>
      </w:r>
      <w:r w:rsidR="00B210A5">
        <w:t xml:space="preserve"> string looks like, and is thus Future Friendly in a way that</w:t>
      </w:r>
      <w:r w:rsidR="002170D5">
        <w:t xml:space="preserve"> the</w:t>
      </w:r>
      <w:r w:rsidR="00B210A5">
        <w:t xml:space="preserve"> Enonic</w:t>
      </w:r>
      <w:r w:rsidR="00A473E1">
        <w:t xml:space="preserve"> system can</w:t>
      </w:r>
      <w:r w:rsidR="00B210A5">
        <w:t>not be.</w:t>
      </w:r>
      <w:r w:rsidR="00FC139F">
        <w:t xml:space="preserve"> Being able to detect the features of new, unknown UA’s without any manual inp</w:t>
      </w:r>
      <w:r w:rsidR="002C22CF">
        <w:t>ut from users or administrators</w:t>
      </w:r>
      <w:r w:rsidR="00570BF6">
        <w:t xml:space="preserve"> can be a big advantage</w:t>
      </w:r>
      <w:r w:rsidR="002C22CF">
        <w:t xml:space="preserve">. </w:t>
      </w:r>
      <w:r w:rsidR="00DE63C7">
        <w:t>The</w:t>
      </w:r>
      <w:r w:rsidR="002C22CF">
        <w:t xml:space="preserve"> device classification system</w:t>
      </w:r>
      <w:r w:rsidR="00F24BD0">
        <w:t xml:space="preserve"> of the plugin</w:t>
      </w:r>
      <w:r w:rsidR="002C22CF">
        <w:t xml:space="preserve"> is naturally dependent on having a device class definition file that is maintained, but it does not have to be updated every time a new UA comes along. With</w:t>
      </w:r>
      <w:r w:rsidR="00811A2D">
        <w:t xml:space="preserve"> well thought out</w:t>
      </w:r>
      <w:r w:rsidR="002C22CF">
        <w:t xml:space="preserve"> class definitions a system can be left unmodified for long periods</w:t>
      </w:r>
      <w:r w:rsidR="00697852">
        <w:t xml:space="preserve"> of time</w:t>
      </w:r>
      <w:r w:rsidR="002C22CF">
        <w:t xml:space="preserve"> without being in danger of leaving new devices completely unsupported.</w:t>
      </w:r>
    </w:p>
    <w:p w14:paraId="61475DC3" w14:textId="77777777" w:rsidR="00FF389F" w:rsidRDefault="00FF389F" w:rsidP="00B06226">
      <w:pPr>
        <w:spacing w:line="360" w:lineRule="auto"/>
        <w:jc w:val="both"/>
      </w:pPr>
    </w:p>
    <w:p w14:paraId="14C5116C" w14:textId="04E9F865" w:rsidR="001862AB" w:rsidRDefault="001862AB" w:rsidP="00B06226">
      <w:pPr>
        <w:pStyle w:val="Heading2"/>
        <w:spacing w:line="360" w:lineRule="auto"/>
        <w:jc w:val="both"/>
      </w:pPr>
      <w:r>
        <w:t xml:space="preserve">Using </w:t>
      </w:r>
      <w:r w:rsidR="00900C01">
        <w:t>the plugin</w:t>
      </w:r>
      <w:r>
        <w:t xml:space="preserve"> in Enonic Web pages</w:t>
      </w:r>
    </w:p>
    <w:p w14:paraId="39A4A8DA" w14:textId="090CC8EE" w:rsidR="001862AB" w:rsidRDefault="0039730C" w:rsidP="00B06226">
      <w:pPr>
        <w:spacing w:line="360" w:lineRule="auto"/>
        <w:jc w:val="both"/>
      </w:pPr>
      <w:r>
        <w:t xml:space="preserve">It is not just a matter of installing the plugin to be able to use it. </w:t>
      </w:r>
      <w:r w:rsidR="005A434D">
        <w:t xml:space="preserve">To use </w:t>
      </w:r>
      <w:r w:rsidR="006512AC">
        <w:t xml:space="preserve">it on </w:t>
      </w:r>
      <w:r w:rsidR="006E6609">
        <w:t>Enonic Web pages</w:t>
      </w:r>
      <w:r w:rsidR="009E0EC8">
        <w:t>,</w:t>
      </w:r>
      <w:r w:rsidR="006E6609">
        <w:t xml:space="preserve"> </w:t>
      </w:r>
      <w:r w:rsidR="005A434D">
        <w:t>certain changes need to be made in terms of structure and usage of datasources.</w:t>
      </w:r>
      <w:r w:rsidR="00582493">
        <w:t xml:space="preserve"> Firstly, every page that is </w:t>
      </w:r>
      <w:r w:rsidR="00466748">
        <w:t xml:space="preserve">made using RESS principles needs to invoke the getUAFamily </w:t>
      </w:r>
      <w:r w:rsidR="00320C7C">
        <w:t>method from the FunctionLibrary extension.</w:t>
      </w:r>
      <w:r w:rsidR="004D6AA2">
        <w:t xml:space="preserve"> Upon page load this will resolve a device class and inject it into the XML that Enonic generates before rendering a page template</w:t>
      </w:r>
      <w:r w:rsidR="005D6D16">
        <w:t xml:space="preserve">. The injected XML element with the device class string can be checked through conditional statements in the XSLT page templates. This way </w:t>
      </w:r>
      <w:r w:rsidR="00581E76">
        <w:t>each block of conditional statements can be considered an individual template for a specified device class, much in the same way Olsen does using Mustache</w:t>
      </w:r>
      <w:r w:rsidR="007022D1">
        <w:t xml:space="preserve"> in Detector</w:t>
      </w:r>
      <w:r w:rsidR="0043393D">
        <w:t>, as described in C</w:t>
      </w:r>
      <w:r w:rsidR="00912860">
        <w:t>hapter 2</w:t>
      </w:r>
      <w:r w:rsidR="00581E76">
        <w:t>.</w:t>
      </w:r>
      <w:r w:rsidR="00F7564A">
        <w:t xml:space="preserve"> This is not entirely dissimilar to how it is done with Enonic’</w:t>
      </w:r>
      <w:r w:rsidR="00980FAA">
        <w:t>s own system.</w:t>
      </w:r>
      <w:r w:rsidR="00F7564A">
        <w:t xml:space="preserve"> </w:t>
      </w:r>
      <w:r w:rsidR="00980FAA">
        <w:t>T</w:t>
      </w:r>
      <w:r w:rsidR="00F7564A">
        <w:t xml:space="preserve">he difference is that </w:t>
      </w:r>
      <w:r w:rsidR="00823EB7">
        <w:t>instead of checking the nati</w:t>
      </w:r>
      <w:r w:rsidR="00C4158B">
        <w:t xml:space="preserve">ve XML element under “context”, you have to use the </w:t>
      </w:r>
      <w:r w:rsidR="00823EB7">
        <w:t>custom XML element provided by the datasources through the FunctionLibrary extension.</w:t>
      </w:r>
    </w:p>
    <w:p w14:paraId="3DBD2353" w14:textId="77777777" w:rsidR="00866F0E" w:rsidRDefault="00866F0E" w:rsidP="00B06226">
      <w:pPr>
        <w:spacing w:line="360" w:lineRule="auto"/>
        <w:jc w:val="both"/>
      </w:pPr>
    </w:p>
    <w:p w14:paraId="1C00FADA" w14:textId="624BE18D" w:rsidR="00866F0E" w:rsidRDefault="00866F0E" w:rsidP="00B06226">
      <w:pPr>
        <w:spacing w:line="360" w:lineRule="auto"/>
        <w:jc w:val="both"/>
      </w:pPr>
      <w:r>
        <w:t>For the plugin to work on every page, a datasource that invokes the getUAFamily method has to be defined for every page</w:t>
      </w:r>
      <w:r w:rsidR="00411DCC">
        <w:t xml:space="preserve"> template</w:t>
      </w:r>
      <w:r>
        <w:t xml:space="preserve">, and for every </w:t>
      </w:r>
      <w:r w:rsidR="008C7149">
        <w:t>dependent</w:t>
      </w:r>
      <w:r>
        <w:t xml:space="preserve"> portlet</w:t>
      </w:r>
      <w:r w:rsidR="00411DCC">
        <w:t xml:space="preserve"> template. </w:t>
      </w:r>
      <w:r w:rsidR="00F7453E">
        <w:t>Once this is done</w:t>
      </w:r>
      <w:r w:rsidR="00B16499">
        <w:t>,</w:t>
      </w:r>
      <w:r w:rsidR="00F7453E">
        <w:t xml:space="preserve"> the conditional statements within the XSLT template should </w:t>
      </w:r>
      <w:r w:rsidR="006D5540">
        <w:t>function as intended</w:t>
      </w:r>
      <w:r w:rsidR="00F7453E">
        <w:t>.</w:t>
      </w:r>
      <w:r w:rsidR="00D11ECF">
        <w:t xml:space="preserve"> This means that some work has to be done in order to move an existing </w:t>
      </w:r>
      <w:r w:rsidR="005450B8">
        <w:t xml:space="preserve">Web </w:t>
      </w:r>
      <w:r w:rsidR="00D11ECF">
        <w:t xml:space="preserve">site </w:t>
      </w:r>
      <w:r w:rsidR="00F0016C">
        <w:t>over to</w:t>
      </w:r>
      <w:r w:rsidR="005533B8">
        <w:t xml:space="preserve"> using</w:t>
      </w:r>
      <w:r w:rsidR="00F0016C">
        <w:t xml:space="preserve"> </w:t>
      </w:r>
      <w:r w:rsidR="009B28D3">
        <w:t>the</w:t>
      </w:r>
      <w:r w:rsidR="0087383D">
        <w:t xml:space="preserve"> plugin, and the amount of work correlates directly to the number of </w:t>
      </w:r>
      <w:r w:rsidR="004E324F">
        <w:t>pag</w:t>
      </w:r>
      <w:r w:rsidR="00F07460">
        <w:t>e templates</w:t>
      </w:r>
      <w:r w:rsidR="004E324F">
        <w:t xml:space="preserve"> on the given site.</w:t>
      </w:r>
      <w:r w:rsidR="00191965">
        <w:t xml:space="preserve"> The added flexibility provided by </w:t>
      </w:r>
      <w:r w:rsidR="001912F6">
        <w:t xml:space="preserve">the plugin </w:t>
      </w:r>
      <w:r w:rsidR="00191965">
        <w:t>thus comes at a price of increased</w:t>
      </w:r>
      <w:r w:rsidR="00B105D4">
        <w:t xml:space="preserve"> complexity throughout the site, although the widespread use of datasources in most Enonic Web sites</w:t>
      </w:r>
      <w:r w:rsidR="00776909">
        <w:t xml:space="preserve"> means this tradeoff is not too significant.</w:t>
      </w:r>
    </w:p>
    <w:p w14:paraId="57396AD7" w14:textId="77777777" w:rsidR="000B728A" w:rsidRDefault="000B728A" w:rsidP="00B06226">
      <w:pPr>
        <w:spacing w:line="360" w:lineRule="auto"/>
        <w:jc w:val="both"/>
      </w:pPr>
    </w:p>
    <w:p w14:paraId="30BE59D7" w14:textId="5DA13635" w:rsidR="00C55FD1" w:rsidRDefault="00C55FD1" w:rsidP="00B06226">
      <w:pPr>
        <w:pStyle w:val="Heading2"/>
        <w:spacing w:line="360" w:lineRule="auto"/>
        <w:jc w:val="both"/>
      </w:pPr>
      <w:r>
        <w:t>Potential problems</w:t>
      </w:r>
    </w:p>
    <w:p w14:paraId="1C3E6492" w14:textId="77777777" w:rsidR="005610AB" w:rsidRDefault="00285AD3" w:rsidP="00B06226">
      <w:pPr>
        <w:spacing w:line="360" w:lineRule="auto"/>
        <w:jc w:val="both"/>
      </w:pPr>
      <w:r>
        <w:t>There are several potential problems that may be encountered when using the plugin in a production setting.</w:t>
      </w:r>
      <w:r w:rsidR="00631F8D">
        <w:t xml:space="preserve"> The first one we have already mentioned earlier in this chapter: fal</w:t>
      </w:r>
      <w:r w:rsidR="006F60C9">
        <w:t>se or misrepresented</w:t>
      </w:r>
      <w:r w:rsidR="00DD4919">
        <w:t xml:space="preserve"> UA strings.</w:t>
      </w:r>
      <w:r w:rsidR="00D7481D">
        <w:t xml:space="preserve"> The plugin has no way of knowing if a UA string attached to a request actually belongs to the requesting UA. It can be changed by the user, the UA itself or by a proxy somewhere on the line between the UA and the server</w:t>
      </w:r>
      <w:r w:rsidR="00DA7584">
        <w:t>.</w:t>
      </w:r>
      <w:r w:rsidR="00AC3360">
        <w:t xml:space="preserve"> In these cases the system has to trust that the UA is telling the truth, and store whatever features it detects. </w:t>
      </w:r>
      <w:r w:rsidR="00A81461">
        <w:t>There are currently no way to fix this problem outright, as there are no certificate</w:t>
      </w:r>
      <w:r w:rsidR="0056173A">
        <w:t>s or other way of verifying the validity of a UA string in relation to the UA that sends it.</w:t>
      </w:r>
      <w:r w:rsidR="00A00E43">
        <w:t xml:space="preserve"> </w:t>
      </w:r>
    </w:p>
    <w:p w14:paraId="73788A9A" w14:textId="77777777" w:rsidR="005610AB" w:rsidRDefault="005610AB" w:rsidP="00B06226">
      <w:pPr>
        <w:spacing w:line="360" w:lineRule="auto"/>
        <w:jc w:val="both"/>
      </w:pPr>
    </w:p>
    <w:p w14:paraId="2222C792" w14:textId="45026FEB" w:rsidR="00285AD3" w:rsidRDefault="00A00E43" w:rsidP="00B06226">
      <w:pPr>
        <w:spacing w:line="360" w:lineRule="auto"/>
        <w:jc w:val="both"/>
      </w:pPr>
      <w:r>
        <w:t>One way to lessen the problem might be to attach a Time To Live (TTL) on each entry in the database, and rerun the feature tests on the requesting UA of ent</w:t>
      </w:r>
      <w:r w:rsidR="00B85C53">
        <w:t xml:space="preserve">ries that are expired. This </w:t>
      </w:r>
      <w:r w:rsidR="00A954DB">
        <w:t>approach</w:t>
      </w:r>
      <w:r w:rsidR="00B85C53">
        <w:t xml:space="preserve"> </w:t>
      </w:r>
      <w:r>
        <w:t>can lessen the risk of having a misrepresented UA stored in the database forever</w:t>
      </w:r>
      <w:r w:rsidR="009E0A2A">
        <w:t>, but comes with the cost of having to run the tests more frequently</w:t>
      </w:r>
      <w:r>
        <w:t>.</w:t>
      </w:r>
      <w:r w:rsidR="006F2747">
        <w:t xml:space="preserve"> </w:t>
      </w:r>
      <w:r w:rsidR="00F640AC">
        <w:t xml:space="preserve">There is also a </w:t>
      </w:r>
      <w:r w:rsidR="0082622F">
        <w:t>possibility</w:t>
      </w:r>
      <w:r w:rsidR="00F640AC">
        <w:t xml:space="preserve"> of being able to verify the UA name and version on the client using additional JS. The navigator global object in JS contains information about the UA it is running in</w:t>
      </w:r>
      <w:r w:rsidR="000D0B7A">
        <w:t xml:space="preserve"> </w:t>
      </w:r>
      <w:r w:rsidR="00F640AC">
        <w:fldChar w:fldCharType="begin"/>
      </w:r>
      <w:r w:rsidR="00ED7464">
        <w:instrText xml:space="preserve"> ADDIN EN.CITE &lt;EndNote&gt;&lt;Cite&gt;&lt;Author&gt;Mozilla&lt;/Author&gt;&lt;Year&gt;2013&lt;/Year&gt;&lt;RecNum&gt;72&lt;/RecNum&gt;&lt;DisplayText&gt;[22]&lt;/DisplayText&gt;&lt;record&gt;&lt;rec-number&gt;72&lt;/rec-number&gt;&lt;foreign-keys&gt;&lt;key app="EN" db-id="0a200tee5sa5e1ex095psptx0zaddvdr5sff"&gt;72&lt;/key&gt;&lt;/foreign-keys&gt;&lt;ref-type name="Web Page"&gt;12&lt;/ref-type&gt;&lt;contributors&gt;&lt;authors&gt;&lt;author&gt;Mozilla&lt;/author&gt;&lt;/authors&gt;&lt;/contributors&gt;&lt;titles&gt;&lt;title&gt;window.navigator&lt;/title&gt;&lt;/titles&gt;&lt;volume&gt;2013&lt;/volume&gt;&lt;dates&gt;&lt;year&gt;2013&lt;/year&gt;&lt;/dates&gt;&lt;pub-location&gt;Mozilla Developer Network&lt;/pub-location&gt;&lt;urls&gt;&lt;related-urls&gt;&lt;url&gt;https://developer.mozilla.org/en-US/docs/DOM/window.navigator&lt;/url&gt;&lt;/related-urls&gt;&lt;/urls&gt;&lt;/record&gt;&lt;/Cite&gt;&lt;/EndNote&gt;</w:instrText>
      </w:r>
      <w:r w:rsidR="00F640AC">
        <w:fldChar w:fldCharType="separate"/>
      </w:r>
      <w:r w:rsidR="00ED7464">
        <w:rPr>
          <w:noProof/>
        </w:rPr>
        <w:t>[</w:t>
      </w:r>
      <w:hyperlink w:anchor="_ENREF_22" w:tooltip="Mozilla, 2013 #72" w:history="1">
        <w:r w:rsidR="0000315F">
          <w:rPr>
            <w:noProof/>
          </w:rPr>
          <w:t>22</w:t>
        </w:r>
      </w:hyperlink>
      <w:r w:rsidR="00ED7464">
        <w:rPr>
          <w:noProof/>
        </w:rPr>
        <w:t>]</w:t>
      </w:r>
      <w:r w:rsidR="00F640AC">
        <w:fldChar w:fldCharType="end"/>
      </w:r>
      <w:r w:rsidR="003064BA">
        <w:t xml:space="preserve">. </w:t>
      </w:r>
      <w:r w:rsidR="00E23292">
        <w:t>Doing this</w:t>
      </w:r>
      <w:r w:rsidR="00F640AC">
        <w:t xml:space="preserve"> is apparently</w:t>
      </w:r>
      <w:r w:rsidR="0079250A">
        <w:t xml:space="preserve"> unreliable</w:t>
      </w:r>
      <w:r w:rsidR="00D40B23">
        <w:t>, though</w:t>
      </w:r>
      <w:r w:rsidR="0079250A">
        <w:t xml:space="preserve">, </w:t>
      </w:r>
      <w:r w:rsidR="003064BA">
        <w:t>as</w:t>
      </w:r>
      <w:r w:rsidR="00F640AC">
        <w:t xml:space="preserve"> the various attributes, such as appName</w:t>
      </w:r>
      <w:r w:rsidR="009B40B3">
        <w:t>,</w:t>
      </w:r>
      <w:r w:rsidR="003064BA">
        <w:t xml:space="preserve"> returns </w:t>
      </w:r>
      <w:r w:rsidR="00431EE6">
        <w:t>the wrong name for various UA’s. For instance it returns</w:t>
      </w:r>
      <w:r w:rsidR="007730EE">
        <w:t xml:space="preserve"> the string</w:t>
      </w:r>
      <w:r w:rsidR="00A71609">
        <w:t xml:space="preserve"> </w:t>
      </w:r>
      <w:r w:rsidR="003064BA">
        <w:t>“Netscape” for Gecko- and WebKit-based browsers like Firefox and Chrom</w:t>
      </w:r>
      <w:r w:rsidR="00610F77">
        <w:t>e</w:t>
      </w:r>
      <w:r w:rsidR="003064BA">
        <w:t>, respectively</w:t>
      </w:r>
      <w:r w:rsidR="000D0B7A">
        <w:t xml:space="preserve"> </w:t>
      </w:r>
      <w:r w:rsidR="00A85B56">
        <w:fldChar w:fldCharType="begin"/>
      </w:r>
      <w:r w:rsidR="00ED7464">
        <w:instrText xml:space="preserve"> ADDIN EN.CITE &lt;EndNote&gt;&lt;Cite&gt;&lt;Author&gt;Mozilla&lt;/Author&gt;&lt;Year&gt;2012&lt;/Year&gt;&lt;RecNum&gt;73&lt;/RecNum&gt;&lt;DisplayText&gt;[23]&lt;/DisplayText&gt;&lt;record&gt;&lt;rec-number&gt;73&lt;/rec-number&gt;&lt;foreign-keys&gt;&lt;key app="EN" db-id="0a200tee5sa5e1ex095psptx0zaddvdr5sff"&gt;73&lt;/key&gt;&lt;/foreign-keys&gt;&lt;ref-type name="Web Page"&gt;12&lt;/ref-type&gt;&lt;contributors&gt;&lt;authors&gt;&lt;author&gt;Mozilla&lt;/author&gt;&lt;/authors&gt;&lt;/contributors&gt;&lt;titles&gt;&lt;title&gt;window.navigator.appName&lt;/title&gt;&lt;/titles&gt;&lt;volume&gt;2013&lt;/volume&gt;&lt;dates&gt;&lt;year&gt;2012&lt;/year&gt;&lt;/dates&gt;&lt;pub-location&gt;Mozilla Developer Network&lt;/pub-location&gt;&lt;urls&gt;&lt;related-urls&gt;&lt;url&gt;https://developer.mozilla.org/en-US/docs/DOM/window.navigator.appName&lt;/url&gt;&lt;/related-urls&gt;&lt;/urls&gt;&lt;/record&gt;&lt;/Cite&gt;&lt;/EndNote&gt;</w:instrText>
      </w:r>
      <w:r w:rsidR="00A85B56">
        <w:fldChar w:fldCharType="separate"/>
      </w:r>
      <w:r w:rsidR="00ED7464">
        <w:rPr>
          <w:noProof/>
        </w:rPr>
        <w:t>[</w:t>
      </w:r>
      <w:hyperlink w:anchor="_ENREF_23" w:tooltip="Mozilla, 2012 #73" w:history="1">
        <w:r w:rsidR="0000315F">
          <w:rPr>
            <w:noProof/>
          </w:rPr>
          <w:t>23</w:t>
        </w:r>
      </w:hyperlink>
      <w:r w:rsidR="00ED7464">
        <w:rPr>
          <w:noProof/>
        </w:rPr>
        <w:t>]</w:t>
      </w:r>
      <w:r w:rsidR="00A85B56">
        <w:fldChar w:fldCharType="end"/>
      </w:r>
      <w:r w:rsidR="003064BA">
        <w:t>.</w:t>
      </w:r>
    </w:p>
    <w:p w14:paraId="77B832C4" w14:textId="77777777" w:rsidR="0082622F" w:rsidRDefault="0082622F" w:rsidP="00B06226">
      <w:pPr>
        <w:spacing w:line="360" w:lineRule="auto"/>
        <w:jc w:val="both"/>
      </w:pPr>
    </w:p>
    <w:p w14:paraId="708087C1" w14:textId="5432AAAB" w:rsidR="0082622F" w:rsidRDefault="0082622F" w:rsidP="00B06226">
      <w:pPr>
        <w:spacing w:line="360" w:lineRule="auto"/>
        <w:jc w:val="both"/>
      </w:pPr>
      <w:r>
        <w:t>Another potential solution</w:t>
      </w:r>
      <w:r w:rsidR="00631498">
        <w:t xml:space="preserve"> is to test several instances of the same </w:t>
      </w:r>
      <w:r w:rsidR="00032E21">
        <w:t>UA</w:t>
      </w:r>
      <w:r w:rsidR="00952B73">
        <w:t xml:space="preserve"> string</w:t>
      </w:r>
      <w:r w:rsidR="00032E21">
        <w:t xml:space="preserve">, and discard UA data with outlying results after a </w:t>
      </w:r>
      <w:r w:rsidR="00E22DC2">
        <w:t>set amount of tests have been conducted.</w:t>
      </w:r>
      <w:r w:rsidR="006D530E">
        <w:t xml:space="preserve"> This would require a substantial amount of extra business logic in the interceptor extension,</w:t>
      </w:r>
      <w:r w:rsidR="00FA3B0C">
        <w:t xml:space="preserve"> such as a scheme for deciding which test results are true and which shoul</w:t>
      </w:r>
      <w:r w:rsidR="00355A8F">
        <w:t>d be discarded. I</w:t>
      </w:r>
      <w:r w:rsidR="006D530E">
        <w:t>n the long run</w:t>
      </w:r>
      <w:r w:rsidR="00355A8F">
        <w:t xml:space="preserve"> this could</w:t>
      </w:r>
      <w:r w:rsidR="006D530E">
        <w:t xml:space="preserve"> provide a more robust</w:t>
      </w:r>
      <w:r w:rsidR="00FA3B0C">
        <w:t xml:space="preserve"> and trustworthy</w:t>
      </w:r>
      <w:r w:rsidR="0063501D">
        <w:t xml:space="preserve"> result compare</w:t>
      </w:r>
      <w:r w:rsidR="00CE4EFE">
        <w:t xml:space="preserve">d to the current scheme </w:t>
      </w:r>
      <w:r w:rsidR="008325BA">
        <w:t xml:space="preserve">despite it increasing the number of worst-case requests that trigger a full </w:t>
      </w:r>
      <w:r w:rsidR="00C42DF2">
        <w:t>client-side test suite to be sent</w:t>
      </w:r>
      <w:r w:rsidR="008325BA">
        <w:t>.</w:t>
      </w:r>
    </w:p>
    <w:p w14:paraId="5B7032AB" w14:textId="77777777" w:rsidR="00DB03E3" w:rsidRDefault="00DB03E3" w:rsidP="00B06226">
      <w:pPr>
        <w:spacing w:line="360" w:lineRule="auto"/>
        <w:jc w:val="both"/>
      </w:pPr>
    </w:p>
    <w:p w14:paraId="0C7CF2A0" w14:textId="00B741A4" w:rsidR="00CD6802" w:rsidRDefault="00CD6802" w:rsidP="00B06226">
      <w:pPr>
        <w:spacing w:line="360" w:lineRule="auto"/>
        <w:jc w:val="both"/>
      </w:pPr>
      <w:r>
        <w:t>Another problem that is slightly related t</w:t>
      </w:r>
      <w:r w:rsidR="006C59A4">
        <w:t xml:space="preserve">o </w:t>
      </w:r>
      <w:r w:rsidR="009D4472">
        <w:t xml:space="preserve">the one mentioned </w:t>
      </w:r>
      <w:r w:rsidR="00F44CBD">
        <w:t>previously</w:t>
      </w:r>
      <w:r w:rsidR="00C74E1E">
        <w:t>,</w:t>
      </w:r>
      <w:r>
        <w:t xml:space="preserve"> is the case of the UA being tested lacking JS support or having it turned off</w:t>
      </w:r>
      <w:r w:rsidR="00F95B37">
        <w:t xml:space="preserve"> by the user</w:t>
      </w:r>
      <w:r>
        <w:t>.</w:t>
      </w:r>
      <w:r w:rsidR="00D1162A">
        <w:t xml:space="preserve"> It is impossible for the server to distinguish between these two cases, and because JS support is lacking, there is no wa</w:t>
      </w:r>
      <w:r w:rsidR="00BC34CD">
        <w:t>y to check on the client either. To alleviate the potential problem of redirecting the client to the</w:t>
      </w:r>
      <w:r w:rsidR="0011475C">
        <w:t xml:space="preserve"> feature tests</w:t>
      </w:r>
      <w:r w:rsidR="002F067F">
        <w:t xml:space="preserve"> on</w:t>
      </w:r>
      <w:r w:rsidR="0011475C">
        <w:t xml:space="preserve"> every single</w:t>
      </w:r>
      <w:r w:rsidR="00BC34CD">
        <w:t xml:space="preserve"> request</w:t>
      </w:r>
      <w:r w:rsidR="009676B4">
        <w:t>,</w:t>
      </w:r>
      <w:r w:rsidR="00BC34CD">
        <w:t xml:space="preserve"> it is necessary to store some amount of information about the requesting UA. </w:t>
      </w:r>
      <w:r w:rsidR="002B2676">
        <w:t>Currently this is done by storing the UA object normally, but with a “nojs” attribute set to “true”</w:t>
      </w:r>
      <w:r w:rsidR="008D7FB5">
        <w:t xml:space="preserve">. </w:t>
      </w:r>
      <w:r w:rsidR="0018425C">
        <w:t xml:space="preserve">The UA might in fact support JS, though, but have it temporarily disabled by the user. To avoid this false information being stored forever for the UA in question, the database entry might need to have some kind of TTL, like in the case of the fake UA string. </w:t>
      </w:r>
      <w:r w:rsidR="00CA0309">
        <w:t>Another possible solution may be to store the UA information on a per-session bas</w:t>
      </w:r>
      <w:r w:rsidR="0092796E">
        <w:t>is in the case of no JS support, having everything be discarded when a session expires.</w:t>
      </w:r>
    </w:p>
    <w:p w14:paraId="568A2366" w14:textId="77777777" w:rsidR="00CD6802" w:rsidRDefault="00CD6802" w:rsidP="00B06226">
      <w:pPr>
        <w:spacing w:line="360" w:lineRule="auto"/>
        <w:jc w:val="both"/>
      </w:pPr>
    </w:p>
    <w:p w14:paraId="2E6AAB8D" w14:textId="35BA1E5F" w:rsidR="00220332" w:rsidRDefault="00D94EEE" w:rsidP="00B06226">
      <w:pPr>
        <w:spacing w:line="360" w:lineRule="auto"/>
        <w:jc w:val="both"/>
      </w:pPr>
      <w:r>
        <w:t>S</w:t>
      </w:r>
      <w:r w:rsidR="00DB03E3">
        <w:t>everal performance tests</w:t>
      </w:r>
      <w:r>
        <w:t xml:space="preserve"> were performed</w:t>
      </w:r>
      <w:r w:rsidR="00DB03E3">
        <w:t xml:space="preserve"> using the plugin, but they have been don</w:t>
      </w:r>
      <w:r w:rsidR="009F125F">
        <w:t>e on</w:t>
      </w:r>
      <w:r w:rsidR="00DB03E3">
        <w:t xml:space="preserve"> a small scale on a single server running on a</w:t>
      </w:r>
      <w:r w:rsidR="00B815E8">
        <w:t xml:space="preserve"> regular</w:t>
      </w:r>
      <w:r w:rsidR="002F394C">
        <w:t xml:space="preserve"> MacBook Pro, as stated in Chapter 5</w:t>
      </w:r>
      <w:r w:rsidR="00DB03E3">
        <w:t>.</w:t>
      </w:r>
      <w:r w:rsidR="00A678A3">
        <w:t xml:space="preserve"> There is no way of knowing for sure how the plugin will perform in a production context running on an enterprise-scale server with thousands of requests per day</w:t>
      </w:r>
      <w:r w:rsidR="008474C0">
        <w:t xml:space="preserve"> mad</w:t>
      </w:r>
      <w:r w:rsidR="00495634">
        <w:t>e for hundreds of different pages</w:t>
      </w:r>
      <w:r w:rsidR="00A678A3">
        <w:t>.</w:t>
      </w:r>
      <w:r w:rsidR="00B45D5B">
        <w:t xml:space="preserve"> In these cases there is no sure way of saying what will happen, and if it will perform as we expe</w:t>
      </w:r>
      <w:r w:rsidR="000C1374">
        <w:t>ct from the performance tests I</w:t>
      </w:r>
      <w:r w:rsidR="00B45D5B">
        <w:t xml:space="preserve"> did.</w:t>
      </w:r>
      <w:r w:rsidR="00B242D0">
        <w:t xml:space="preserve"> The only way to know this for sure is to actually perform tests on a Web site of this scale.</w:t>
      </w:r>
    </w:p>
    <w:p w14:paraId="2D9FBF39" w14:textId="77777777" w:rsidR="007E1819" w:rsidRDefault="007E1819" w:rsidP="00B06226">
      <w:pPr>
        <w:spacing w:line="360" w:lineRule="auto"/>
        <w:jc w:val="both"/>
      </w:pPr>
    </w:p>
    <w:p w14:paraId="6477BEA1" w14:textId="35CC41C8" w:rsidR="007E1819" w:rsidRDefault="002C08BC" w:rsidP="00B06226">
      <w:pPr>
        <w:spacing w:line="360" w:lineRule="auto"/>
        <w:jc w:val="both"/>
      </w:pPr>
      <w:r>
        <w:t>An example of s</w:t>
      </w:r>
      <w:r w:rsidR="007E1819">
        <w:t>uch a problem could be in the form of caching on a reverse proxy.</w:t>
      </w:r>
      <w:r w:rsidR="00235C68">
        <w:t xml:space="preserve"> A reverse proxy is a type of proxy server</w:t>
      </w:r>
      <w:r w:rsidR="00D60E0E">
        <w:t xml:space="preserve"> that gets resources from one or more servers on behalf of a</w:t>
      </w:r>
      <w:r w:rsidR="00CF6042">
        <w:t xml:space="preserve"> requesting</w:t>
      </w:r>
      <w:r w:rsidR="00D60E0E">
        <w:t xml:space="preserve"> client. The reverse proxy then acts as the origin of the content it gets from the underlying servers </w:t>
      </w:r>
      <w:r w:rsidR="00D60E0E">
        <w:fldChar w:fldCharType="begin"/>
      </w:r>
      <w:r w:rsidR="00ED7464">
        <w:instrText xml:space="preserve"> ADDIN EN.CITE &lt;EndNote&gt;&lt;Cite&gt;&lt;Author&gt;Apache&lt;/Author&gt;&lt;Year&gt;2011&lt;/Year&gt;&lt;RecNum&gt;76&lt;/RecNum&gt;&lt;DisplayText&gt;[24]&lt;/DisplayText&gt;&lt;record&gt;&lt;rec-number&gt;76&lt;/rec-number&gt;&lt;foreign-keys&gt;&lt;key app="EN" db-id="0a200tee5sa5e1ex095psptx0zaddvdr5sff"&gt;76&lt;/key&gt;&lt;/foreign-keys&gt;&lt;ref-type name="Web Page"&gt;12&lt;/ref-type&gt;&lt;contributors&gt;&lt;authors&gt;&lt;author&gt;Apache&lt;/author&gt;&lt;/authors&gt;&lt;/contributors&gt;&lt;titles&gt;&lt;title&gt;Forward and Reverse Proxies&lt;/title&gt;&lt;/titles&gt;&lt;volume&gt;2013&lt;/volume&gt;&lt;dates&gt;&lt;year&gt;2011&lt;/year&gt;&lt;/dates&gt;&lt;urls&gt;&lt;related-urls&gt;&lt;url&gt;http://httpd.apache.org/docs/2.0/mod/mod_proxy.html#forwardreverse&lt;/url&gt;&lt;/related-urls&gt;&lt;/urls&gt;&lt;/record&gt;&lt;/Cite&gt;&lt;/EndNote&gt;</w:instrText>
      </w:r>
      <w:r w:rsidR="00D60E0E">
        <w:fldChar w:fldCharType="separate"/>
      </w:r>
      <w:r w:rsidR="00ED7464">
        <w:rPr>
          <w:noProof/>
        </w:rPr>
        <w:t>[</w:t>
      </w:r>
      <w:hyperlink w:anchor="_ENREF_24" w:tooltip="Apache, 2011 #76" w:history="1">
        <w:r w:rsidR="0000315F">
          <w:rPr>
            <w:noProof/>
          </w:rPr>
          <w:t>24</w:t>
        </w:r>
      </w:hyperlink>
      <w:r w:rsidR="00ED7464">
        <w:rPr>
          <w:noProof/>
        </w:rPr>
        <w:t>]</w:t>
      </w:r>
      <w:r w:rsidR="00D60E0E">
        <w:fldChar w:fldCharType="end"/>
      </w:r>
      <w:r w:rsidR="00E667D2">
        <w:t>. Caching on reverse proxies means that it stores any file that it gets from the underlying infrastructure, and returns it directly upon subsequent requests.</w:t>
      </w:r>
      <w:r w:rsidR="00A15CB5">
        <w:t xml:space="preserve"> Since </w:t>
      </w:r>
      <w:r w:rsidR="009C6B06">
        <w:t>the plugin</w:t>
      </w:r>
      <w:r w:rsidR="00955165">
        <w:t xml:space="preserve"> manipulates HTML markup based on what class of device is making the request, it is important to disable caching of HTML files in reverse proxies</w:t>
      </w:r>
      <w:r w:rsidR="002E53EB">
        <w:t xml:space="preserve"> when using RESS systems</w:t>
      </w:r>
      <w:r w:rsidR="00955165">
        <w:t>, as this would lead to the same markup bei</w:t>
      </w:r>
      <w:r w:rsidR="000C194B">
        <w:t>ng served all devices, thus</w:t>
      </w:r>
      <w:r w:rsidR="00955165">
        <w:t xml:space="preserve"> negating the effect of using </w:t>
      </w:r>
      <w:r w:rsidR="009C5109">
        <w:t>it</w:t>
      </w:r>
      <w:r w:rsidR="00B060A7">
        <w:t>.</w:t>
      </w:r>
      <w:r w:rsidR="00492A64">
        <w:t xml:space="preserve"> Caching of HTML can be kept on a per-session basis, as this wo</w:t>
      </w:r>
      <w:r w:rsidR="00430D0C">
        <w:t xml:space="preserve">uld not interfere with </w:t>
      </w:r>
      <w:r w:rsidR="00456474">
        <w:t>the plugin</w:t>
      </w:r>
      <w:r w:rsidR="00430D0C">
        <w:t>, though t</w:t>
      </w:r>
      <w:r w:rsidR="00492A64">
        <w:t xml:space="preserve">his would only improve performance in cases where the cache on the </w:t>
      </w:r>
      <w:r w:rsidR="00947266">
        <w:t>UA itself</w:t>
      </w:r>
      <w:r w:rsidR="00492A64">
        <w:t xml:space="preserve"> is either invalidated or turned off entirely.</w:t>
      </w:r>
    </w:p>
    <w:p w14:paraId="7712752C" w14:textId="4011B5AC" w:rsidR="009646D7" w:rsidRDefault="009646D7" w:rsidP="00B06226">
      <w:pPr>
        <w:pStyle w:val="Heading1"/>
        <w:spacing w:line="360" w:lineRule="auto"/>
        <w:jc w:val="both"/>
      </w:pPr>
      <w:r>
        <w:t>Summary</w:t>
      </w:r>
    </w:p>
    <w:p w14:paraId="1A26081B" w14:textId="1653742D" w:rsidR="009646D7" w:rsidRDefault="00C30244" w:rsidP="00B06226">
      <w:pPr>
        <w:spacing w:line="360" w:lineRule="auto"/>
        <w:jc w:val="both"/>
      </w:pPr>
      <w:r>
        <w:t>In this chapter we have seen that m</w:t>
      </w:r>
      <w:r w:rsidR="009D1A93">
        <w:t>y server-side feature detection system is a possible</w:t>
      </w:r>
      <w:r w:rsidR="009D674D">
        <w:t xml:space="preserve"> step in the right direction towards having a Future Friendly RESS system that can make the Web available and more importantly tailored to all devices.</w:t>
      </w:r>
      <w:r w:rsidR="00116B79">
        <w:t xml:space="preserve"> By looking at concepts such as COPE we have discussed the merits of RESS and how it can provide a platform for a Future Friendly Web that sets content first and orbits around</w:t>
      </w:r>
      <w:r w:rsidR="002E60D3">
        <w:t xml:space="preserve"> its</w:t>
      </w:r>
      <w:r w:rsidR="00116B79">
        <w:t xml:space="preserve"> data, instead of </w:t>
      </w:r>
      <w:r w:rsidR="002E60D3">
        <w:t xml:space="preserve">its </w:t>
      </w:r>
      <w:r w:rsidR="00116B79">
        <w:t>presentation.</w:t>
      </w:r>
    </w:p>
    <w:p w14:paraId="123EA017" w14:textId="77777777" w:rsidR="008C3384" w:rsidRDefault="008C3384" w:rsidP="00B06226">
      <w:pPr>
        <w:spacing w:line="360" w:lineRule="auto"/>
        <w:jc w:val="both"/>
      </w:pPr>
    </w:p>
    <w:p w14:paraId="07904E4D" w14:textId="6417A4F4" w:rsidR="008C3384" w:rsidRDefault="008C3384" w:rsidP="00B06226">
      <w:pPr>
        <w:spacing w:line="360" w:lineRule="auto"/>
        <w:jc w:val="both"/>
      </w:pPr>
      <w:r>
        <w:t xml:space="preserve">We have looked at the potential problems of RESS and </w:t>
      </w:r>
      <w:r w:rsidR="00167363">
        <w:t>my implementation</w:t>
      </w:r>
      <w:r>
        <w:t>, which</w:t>
      </w:r>
      <w:r w:rsidR="00134A1B">
        <w:t xml:space="preserve"> is</w:t>
      </w:r>
      <w:r>
        <w:t xml:space="preserve"> primarily </w:t>
      </w:r>
      <w:r w:rsidR="00134A1B">
        <w:t xml:space="preserve">focused </w:t>
      </w:r>
      <w:r w:rsidR="00501654">
        <w:t>on</w:t>
      </w:r>
      <w:r>
        <w:t xml:space="preserve"> the uncertainty that is inherent in relying on UA strings for identification. Unfortunately, as we have seen, this is currently the only option available to us.</w:t>
      </w:r>
      <w:r w:rsidR="00B27AFC">
        <w:t xml:space="preserve"> But w</w:t>
      </w:r>
      <w:r w:rsidR="004E55C8">
        <w:t>hil</w:t>
      </w:r>
      <w:r w:rsidR="00FE6E1B">
        <w:t>e this is a potential problem I</w:t>
      </w:r>
      <w:r w:rsidR="004E55C8">
        <w:t xml:space="preserve"> have made a few suggestions as to how this can be fixed when </w:t>
      </w:r>
      <w:r w:rsidR="00F70D7D">
        <w:t>considering</w:t>
      </w:r>
      <w:r w:rsidR="004E55C8">
        <w:t xml:space="preserve"> the plugin itself.</w:t>
      </w:r>
    </w:p>
    <w:p w14:paraId="2C7E884B" w14:textId="77777777" w:rsidR="00FB2640" w:rsidRDefault="00FB2640" w:rsidP="00B06226">
      <w:pPr>
        <w:spacing w:line="360" w:lineRule="auto"/>
        <w:jc w:val="both"/>
      </w:pPr>
    </w:p>
    <w:p w14:paraId="0D3F824F" w14:textId="6B6BABDA" w:rsidR="00FB2640" w:rsidRDefault="00C9507F" w:rsidP="00B06226">
      <w:pPr>
        <w:spacing w:line="360" w:lineRule="auto"/>
        <w:jc w:val="both"/>
      </w:pPr>
      <w:r>
        <w:t>I</w:t>
      </w:r>
      <w:r w:rsidR="00C12F9B">
        <w:t xml:space="preserve"> have described why I</w:t>
      </w:r>
      <w:r w:rsidR="00FB2640">
        <w:t xml:space="preserve"> chose to implement </w:t>
      </w:r>
      <w:r w:rsidR="001061FA">
        <w:t>a RESS system</w:t>
      </w:r>
      <w:r w:rsidR="00FB2640">
        <w:t xml:space="preserve"> generally and</w:t>
      </w:r>
      <w:r w:rsidR="000C23F7">
        <w:t xml:space="preserve"> why I did it in </w:t>
      </w:r>
      <w:r w:rsidR="00FB2640">
        <w:t>Enonic specifically.</w:t>
      </w:r>
      <w:r w:rsidR="00F87409">
        <w:t xml:space="preserve"> Looking at the relevance of RESS in the context of CMS’s is important, especially in the light of arguments that</w:t>
      </w:r>
      <w:r w:rsidR="00502177">
        <w:t xml:space="preserve"> many of the things RESS provides can be used to solve many of the problems we face when using CMS’s for mobile</w:t>
      </w:r>
      <w:r w:rsidR="003D00A8">
        <w:t xml:space="preserve"> devices</w:t>
      </w:r>
      <w:r w:rsidR="004B2F91">
        <w:t xml:space="preserve"> </w:t>
      </w:r>
      <w:r w:rsidR="00B967E9">
        <w:fldChar w:fldCharType="begin"/>
      </w:r>
      <w:r w:rsidR="00A40823">
        <w:instrText xml:space="preserve"> ADDIN EN.CITE &lt;EndNote&gt;&lt;Cite&gt;&lt;Author&gt;Grigsby&lt;/Author&gt;&lt;Year&gt;2012&lt;/Year&gt;&lt;RecNum&gt;13&lt;/RecNum&gt;&lt;DisplayText&gt;[18]&lt;/DisplayText&gt;&lt;record&gt;&lt;rec-number&gt;13&lt;/rec-number&gt;&lt;foreign-keys&gt;&lt;key app="EN" db-id="0a200tee5sa5e1ex095psptx0zaddvdr5sff"&gt;13&lt;/key&gt;&lt;/foreign-keys&gt;&lt;ref-type name="Blog"&gt;56&lt;/ref-type&gt;&lt;contributors&gt;&lt;authors&gt;&lt;author&gt;Grigsby, Jason&lt;/author&gt;&lt;/authors&gt;&lt;/contributors&gt;&lt;titles&gt;&lt;title&gt;Our Content Management Systems are the Mainframes of the Mobile Era&lt;/title&gt;&lt;secondary-title&gt;Cloud Four Blog&lt;/secondary-title&gt;&lt;/titles&gt;&lt;volume&gt;2012&lt;/volume&gt;&lt;dates&gt;&lt;year&gt;2012&lt;/year&gt;&lt;/dates&gt;&lt;urls&gt;&lt;related-urls&gt;&lt;url&gt;http://blog.cloudfour.com/our-content-management-systems-are-the-mainframes-of-the-mobile-era/&lt;/url&gt;&lt;/related-urls&gt;&lt;/urls&gt;&lt;/record&gt;&lt;/Cite&gt;&lt;/EndNote&gt;</w:instrText>
      </w:r>
      <w:r w:rsidR="00B967E9">
        <w:fldChar w:fldCharType="separate"/>
      </w:r>
      <w:r w:rsidR="00A40823">
        <w:rPr>
          <w:noProof/>
        </w:rPr>
        <w:t>[</w:t>
      </w:r>
      <w:hyperlink w:anchor="_ENREF_18" w:tooltip="Grigsby, 2012 #13" w:history="1">
        <w:r w:rsidR="0000315F">
          <w:rPr>
            <w:noProof/>
          </w:rPr>
          <w:t>18</w:t>
        </w:r>
      </w:hyperlink>
      <w:r w:rsidR="00A40823">
        <w:rPr>
          <w:noProof/>
        </w:rPr>
        <w:t>]</w:t>
      </w:r>
      <w:r w:rsidR="00B967E9">
        <w:fldChar w:fldCharType="end"/>
      </w:r>
      <w:r w:rsidR="00502177">
        <w:t>.</w:t>
      </w:r>
      <w:r w:rsidR="00437B9A">
        <w:t xml:space="preserve"> We also discussed the functionality of the plugin, how it stands up to the native device classification system and how existing sites can be converted to u</w:t>
      </w:r>
      <w:r w:rsidR="002008E0">
        <w:t>sing our plugin, with some work, and concluded that the extra work of converting to using a system like my plugin can provide a substantial increase in performance and flexibility across devices.</w:t>
      </w:r>
    </w:p>
    <w:p w14:paraId="721C7EF2" w14:textId="649344A3" w:rsidR="00344CE3" w:rsidRPr="005A7C51" w:rsidRDefault="00344CE3" w:rsidP="00B06226">
      <w:pPr>
        <w:pStyle w:val="Heading1"/>
        <w:spacing w:line="360" w:lineRule="auto"/>
        <w:jc w:val="both"/>
      </w:pPr>
      <w:r>
        <w:t>Conclusion</w:t>
      </w:r>
    </w:p>
    <w:p w14:paraId="38784D87" w14:textId="6527B0E3" w:rsidR="00D92F71" w:rsidRDefault="00A35383" w:rsidP="00B06226">
      <w:pPr>
        <w:spacing w:line="360" w:lineRule="auto"/>
        <w:jc w:val="both"/>
      </w:pPr>
      <w:r>
        <w:t xml:space="preserve">With this thesis I set out to establish if there existed solutions to the </w:t>
      </w:r>
      <w:r w:rsidR="00F6482B">
        <w:t>problem of creating responsive, device independent Web sites with</w:t>
      </w:r>
      <w:r w:rsidR="00380EF5">
        <w:t>out having all the work</w:t>
      </w:r>
      <w:r w:rsidR="00F6482B">
        <w:t>load on the front end.</w:t>
      </w:r>
      <w:r w:rsidR="00404A65">
        <w:t xml:space="preserve"> The motivation for this was the emerging dominance of mobile devices being used to browse the Web</w:t>
      </w:r>
      <w:r w:rsidR="00B069F2">
        <w:t xml:space="preserve"> </w:t>
      </w:r>
      <w:r w:rsidR="00B069F2">
        <w:fldChar w:fldCharType="begin"/>
      </w:r>
      <w:r w:rsidR="0000315F">
        <w:instrText xml:space="preserve"> ADDIN EN.CITE &lt;EndNote&gt;&lt;Cite&gt;&lt;Author&gt;Murphy&lt;/Author&gt;&lt;Year&gt;2011&lt;/Year&gt;&lt;RecNum&gt;39&lt;/RecNum&gt;&lt;DisplayText&gt;[25]&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B069F2">
        <w:fldChar w:fldCharType="separate"/>
      </w:r>
      <w:r w:rsidR="0000315F">
        <w:rPr>
          <w:noProof/>
        </w:rPr>
        <w:t>[</w:t>
      </w:r>
      <w:hyperlink w:anchor="_ENREF_25" w:tooltip="Murphy, 2011 #39" w:history="1">
        <w:r w:rsidR="0000315F">
          <w:rPr>
            <w:noProof/>
          </w:rPr>
          <w:t>25</w:t>
        </w:r>
      </w:hyperlink>
      <w:r w:rsidR="0000315F">
        <w:rPr>
          <w:noProof/>
        </w:rPr>
        <w:t>]</w:t>
      </w:r>
      <w:r w:rsidR="00B069F2">
        <w:fldChar w:fldCharType="end"/>
      </w:r>
      <w:r w:rsidR="00404A65">
        <w:t>, along with an interest in making Web sites that are Future Friendly</w:t>
      </w:r>
      <w:r w:rsidR="00A34E3D">
        <w:t xml:space="preserve"> </w:t>
      </w:r>
      <w:r w:rsidR="00A34E3D">
        <w:fldChar w:fldCharType="begin"/>
      </w:r>
      <w:r w:rsidR="00A34E3D">
        <w:instrText xml:space="preserve"> ADDIN EN.CITE &lt;EndNote&gt;&lt;Cite&gt;&lt;Author&gt;Wroblewski&lt;/Author&gt;&lt;Year&gt;2013&lt;/Year&gt;&lt;RecNum&gt;42&lt;/RecNum&gt;&lt;DisplayText&gt;[1]&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A34E3D">
        <w:fldChar w:fldCharType="separate"/>
      </w:r>
      <w:r w:rsidR="00A34E3D">
        <w:rPr>
          <w:noProof/>
        </w:rPr>
        <w:t>[</w:t>
      </w:r>
      <w:hyperlink w:anchor="_ENREF_1" w:tooltip="Wroblewski, 2013 #42" w:history="1">
        <w:r w:rsidR="0000315F">
          <w:rPr>
            <w:noProof/>
          </w:rPr>
          <w:t>1</w:t>
        </w:r>
      </w:hyperlink>
      <w:r w:rsidR="00A34E3D">
        <w:rPr>
          <w:noProof/>
        </w:rPr>
        <w:t>]</w:t>
      </w:r>
      <w:r w:rsidR="00A34E3D">
        <w:fldChar w:fldCharType="end"/>
      </w:r>
      <w:r w:rsidR="00404A65">
        <w:t>.</w:t>
      </w:r>
      <w:r w:rsidR="00F25693">
        <w:t xml:space="preserve"> I have presented concepts that have been introduced to alleviate or fix the various problems developers encounter when creating Web sites that need to function on a plethora of UA’</w:t>
      </w:r>
      <w:r w:rsidR="00CD6000">
        <w:t>s and devices, such as RWD</w:t>
      </w:r>
      <w:r w:rsidR="00B12BD9">
        <w:t xml:space="preserve"> </w:t>
      </w:r>
      <w:r w:rsidR="00B12BD9">
        <w:fldChar w:fldCharType="begin"/>
      </w:r>
      <w:r w:rsidR="0000315F">
        <w:instrText xml:space="preserve"> ADDIN EN.CITE &lt;EndNote&gt;&lt;Cite&gt;&lt;Author&gt;Marcotte&lt;/Author&gt;&lt;Year&gt;2011&lt;/Year&gt;&lt;RecNum&gt;15&lt;/RecNum&gt;&lt;DisplayText&gt;[26]&lt;/DisplayText&gt;&lt;record&gt;&lt;rec-number&gt;15&lt;/rec-number&gt;&lt;foreign-keys&gt;&lt;key app="EN" db-id="0a200tee5sa5e1ex095psptx0zaddvdr5sff"&gt;15&lt;/key&gt;&lt;/foreign-keys&gt;&lt;ref-type name="Book"&gt;6&lt;/ref-type&gt;&lt;contributors&gt;&lt;authors&gt;&lt;author&gt;Marcotte, Ethan&lt;/author&gt;&lt;/authors&gt;&lt;/contributors&gt;&lt;titles&gt;&lt;title&gt;Responsive Web Design&lt;/title&gt;&lt;/titles&gt;&lt;pages&gt;141&lt;/pages&gt;&lt;dates&gt;&lt;year&gt;2011&lt;/year&gt;&lt;/dates&gt;&lt;isbn&gt;978-0-9844425-7-7&lt;/isbn&gt;&lt;urls&gt;&lt;/urls&gt;&lt;/record&gt;&lt;/Cite&gt;&lt;/EndNote&gt;</w:instrText>
      </w:r>
      <w:r w:rsidR="00B12BD9">
        <w:fldChar w:fldCharType="separate"/>
      </w:r>
      <w:r w:rsidR="0000315F">
        <w:rPr>
          <w:noProof/>
        </w:rPr>
        <w:t>[</w:t>
      </w:r>
      <w:hyperlink w:anchor="_ENREF_26" w:tooltip="Marcotte, 2011 #15" w:history="1">
        <w:r w:rsidR="0000315F">
          <w:rPr>
            <w:noProof/>
          </w:rPr>
          <w:t>26</w:t>
        </w:r>
      </w:hyperlink>
      <w:r w:rsidR="0000315F">
        <w:rPr>
          <w:noProof/>
        </w:rPr>
        <w:t>]</w:t>
      </w:r>
      <w:r w:rsidR="00B12BD9">
        <w:fldChar w:fldCharType="end"/>
      </w:r>
      <w:r w:rsidR="00CD6000">
        <w:t>, Mobile First</w:t>
      </w:r>
      <w:r w:rsidR="00B12BD9">
        <w:t xml:space="preserve"> </w:t>
      </w:r>
      <w:r w:rsidR="00B12BD9">
        <w:fldChar w:fldCharType="begin"/>
      </w:r>
      <w:r w:rsidR="00B12BD9">
        <w:instrText xml:space="preserve"> ADDIN EN.CITE &lt;EndNote&gt;&lt;Cite&gt;&lt;Author&gt;Wroblewski&lt;/Author&gt;&lt;Year&gt;2011&lt;/Year&gt;&lt;RecNum&gt;14&lt;/RecNum&gt;&lt;DisplayText&gt;[13]&lt;/DisplayText&gt;&lt;record&gt;&lt;rec-number&gt;14&lt;/rec-number&gt;&lt;foreign-keys&gt;&lt;key app="EN" db-id="0a200tee5sa5e1ex095psptx0zaddvdr5sff"&gt;14&lt;/key&gt;&lt;/foreign-keys&gt;&lt;ref-type name="Book"&gt;6&lt;/ref-type&gt;&lt;contributors&gt;&lt;authors&gt;&lt;author&gt;Wroblewski, Luke&lt;/author&gt;&lt;/authors&gt;&lt;/contributors&gt;&lt;titles&gt;&lt;title&gt;Mobile First&lt;/title&gt;&lt;/titles&gt;&lt;pages&gt;121&lt;/pages&gt;&lt;dates&gt;&lt;year&gt;2011&lt;/year&gt;&lt;/dates&gt;&lt;isbn&gt;978-1-937557-02-7&lt;/isbn&gt;&lt;urls&gt;&lt;/urls&gt;&lt;/record&gt;&lt;/Cite&gt;&lt;/EndNote&gt;</w:instrText>
      </w:r>
      <w:r w:rsidR="00B12BD9">
        <w:fldChar w:fldCharType="separate"/>
      </w:r>
      <w:r w:rsidR="00B12BD9">
        <w:rPr>
          <w:noProof/>
        </w:rPr>
        <w:t>[</w:t>
      </w:r>
      <w:hyperlink w:anchor="_ENREF_13" w:tooltip="Wroblewski, 2011 #14" w:history="1">
        <w:r w:rsidR="0000315F">
          <w:rPr>
            <w:noProof/>
          </w:rPr>
          <w:t>13</w:t>
        </w:r>
      </w:hyperlink>
      <w:r w:rsidR="00B12BD9">
        <w:rPr>
          <w:noProof/>
        </w:rPr>
        <w:t>]</w:t>
      </w:r>
      <w:r w:rsidR="00B12BD9">
        <w:fldChar w:fldCharType="end"/>
      </w:r>
      <w:r w:rsidR="00CD6000">
        <w:t xml:space="preserve"> and RESS</w:t>
      </w:r>
      <w:r w:rsidR="00B12BD9">
        <w:t xml:space="preserve"> </w:t>
      </w:r>
      <w:r w:rsidR="00B12BD9">
        <w:fldChar w:fldCharType="begin"/>
      </w:r>
      <w:r w:rsidR="00B12BD9">
        <w:instrText xml:space="preserve"> ADDIN EN.CITE &lt;EndNote&gt;&lt;Cite&gt;&lt;Author&gt;Wroblewski&lt;/Author&gt;&lt;Year&gt;2011&lt;/Year&gt;&lt;RecNum&gt;1&lt;/RecNum&gt;&lt;DisplayText&gt;[2]&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B12BD9">
        <w:fldChar w:fldCharType="separate"/>
      </w:r>
      <w:r w:rsidR="00B12BD9">
        <w:rPr>
          <w:noProof/>
        </w:rPr>
        <w:t>[</w:t>
      </w:r>
      <w:hyperlink w:anchor="_ENREF_2" w:tooltip="Wroblewski, 2011 #1" w:history="1">
        <w:r w:rsidR="0000315F">
          <w:rPr>
            <w:noProof/>
          </w:rPr>
          <w:t>2</w:t>
        </w:r>
      </w:hyperlink>
      <w:r w:rsidR="00B12BD9">
        <w:rPr>
          <w:noProof/>
        </w:rPr>
        <w:t>]</w:t>
      </w:r>
      <w:r w:rsidR="00B12BD9">
        <w:fldChar w:fldCharType="end"/>
      </w:r>
      <w:r w:rsidR="00CD6000">
        <w:t>.</w:t>
      </w:r>
      <w:r w:rsidR="00804251">
        <w:t xml:space="preserve"> Looking at these I established that RESS might be the</w:t>
      </w:r>
      <w:r w:rsidR="0005321E">
        <w:t xml:space="preserve"> best solution, and I presented Dave Olsen’s Detector project</w:t>
      </w:r>
      <w:r w:rsidR="00B12BD9">
        <w:t xml:space="preserve"> </w:t>
      </w:r>
      <w:r w:rsidR="00B12BD9">
        <w:fldChar w:fldCharType="begin"/>
      </w:r>
      <w:r w:rsidR="00B12BD9">
        <w:instrText xml:space="preserve"> ADDIN EN.CITE &lt;EndNote&gt;&lt;Cite&gt;&lt;Author&gt;Olsen&lt;/Author&gt;&lt;Year&gt;2012&lt;/Year&gt;&lt;RecNum&gt;3&lt;/RecNum&gt;&lt;DisplayText&gt;[8]&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B12BD9">
        <w:fldChar w:fldCharType="separate"/>
      </w:r>
      <w:r w:rsidR="00B12BD9">
        <w:rPr>
          <w:noProof/>
        </w:rPr>
        <w:t>[</w:t>
      </w:r>
      <w:hyperlink w:anchor="_ENREF_8" w:tooltip="Olsen, 2012 #3" w:history="1">
        <w:r w:rsidR="0000315F">
          <w:rPr>
            <w:noProof/>
          </w:rPr>
          <w:t>8</w:t>
        </w:r>
      </w:hyperlink>
      <w:r w:rsidR="00B12BD9">
        <w:rPr>
          <w:noProof/>
        </w:rPr>
        <w:t>]</w:t>
      </w:r>
      <w:r w:rsidR="00B12BD9">
        <w:fldChar w:fldCharType="end"/>
      </w:r>
      <w:r w:rsidR="0005321E">
        <w:t xml:space="preserve"> as a concrete example of how a RESS </w:t>
      </w:r>
      <w:r w:rsidR="00A5327D">
        <w:t>system</w:t>
      </w:r>
      <w:r w:rsidR="0005321E">
        <w:t xml:space="preserve"> could be implemented. </w:t>
      </w:r>
    </w:p>
    <w:p w14:paraId="780B5932" w14:textId="77777777" w:rsidR="00D92F71" w:rsidRDefault="00D92F71" w:rsidP="00B06226">
      <w:pPr>
        <w:spacing w:line="360" w:lineRule="auto"/>
        <w:jc w:val="both"/>
      </w:pPr>
    </w:p>
    <w:p w14:paraId="1052657F" w14:textId="1AA79952" w:rsidR="00E23434" w:rsidRDefault="0005321E" w:rsidP="00B06226">
      <w:pPr>
        <w:spacing w:line="360" w:lineRule="auto"/>
        <w:jc w:val="both"/>
      </w:pPr>
      <w:r>
        <w:t xml:space="preserve">Inspired by Olsen’s </w:t>
      </w:r>
      <w:r w:rsidR="00857C24">
        <w:t>project</w:t>
      </w:r>
      <w:r>
        <w:t xml:space="preserve"> I developed a RESS system for the Enonic CMS, which</w:t>
      </w:r>
      <w:r w:rsidR="0023526A">
        <w:t xml:space="preserve"> I presented in Chapter 3 and 4. Throughout </w:t>
      </w:r>
      <w:r w:rsidR="00051C65">
        <w:t>t</w:t>
      </w:r>
      <w:r w:rsidR="00EB01D4">
        <w:t>hose</w:t>
      </w:r>
      <w:r w:rsidR="00562469">
        <w:t xml:space="preserve"> chapters we look</w:t>
      </w:r>
      <w:r w:rsidR="00EB01D4">
        <w:t>ed</w:t>
      </w:r>
      <w:r w:rsidR="00051C65">
        <w:t xml:space="preserve"> at</w:t>
      </w:r>
      <w:r w:rsidR="003F1977">
        <w:t xml:space="preserve"> the design choices I made and</w:t>
      </w:r>
      <w:r w:rsidR="00051C65">
        <w:t xml:space="preserve"> how I used Enonic’s</w:t>
      </w:r>
      <w:r w:rsidR="00FA480D">
        <w:t xml:space="preserve"> Java based</w:t>
      </w:r>
      <w:r w:rsidR="00051C65">
        <w:t xml:space="preserve"> plugin </w:t>
      </w:r>
      <w:r w:rsidR="002A7DC3">
        <w:t>support</w:t>
      </w:r>
      <w:r w:rsidR="00051C65">
        <w:t xml:space="preserve"> </w:t>
      </w:r>
      <w:r w:rsidR="00131E0E">
        <w:t>to implement my own RESS system</w:t>
      </w:r>
      <w:r w:rsidR="00051C65">
        <w:t xml:space="preserve"> that</w:t>
      </w:r>
      <w:r w:rsidR="002A0AF4">
        <w:t xml:space="preserve"> worked as a plugin for the CMS.</w:t>
      </w:r>
    </w:p>
    <w:p w14:paraId="2D927EFB" w14:textId="77777777" w:rsidR="00E23434" w:rsidRDefault="00E23434" w:rsidP="00B06226">
      <w:pPr>
        <w:spacing w:line="360" w:lineRule="auto"/>
        <w:jc w:val="both"/>
      </w:pPr>
    </w:p>
    <w:p w14:paraId="7FEFCC77" w14:textId="5C0A004D" w:rsidR="00501654" w:rsidRDefault="00B7399B" w:rsidP="00B06226">
      <w:pPr>
        <w:spacing w:line="360" w:lineRule="auto"/>
        <w:jc w:val="both"/>
      </w:pPr>
      <w:r>
        <w:t>In Chapter 5 I demonstrated how the performance tests of the plugin were conducted and their corresponding results.</w:t>
      </w:r>
      <w:r w:rsidR="00F71203">
        <w:t xml:space="preserve"> The results were compared to Enonic’s own device classification system</w:t>
      </w:r>
      <w:r w:rsidR="00D06D80">
        <w:t xml:space="preserve"> </w:t>
      </w:r>
      <w:r w:rsidR="00D06D80">
        <w:fldChar w:fldCharType="begin"/>
      </w:r>
      <w:r w:rsidR="00D06D80">
        <w:instrText xml:space="preserve"> ADDIN EN.CITE &lt;EndNote&gt;&lt;Cite&gt;&lt;Author&gt;Enonic&lt;/Author&gt;&lt;Year&gt;2013&lt;/Year&gt;&lt;RecNum&gt;33&lt;/RecNum&gt;&lt;DisplayText&gt;[17]&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rsidR="00D06D80">
        <w:fldChar w:fldCharType="separate"/>
      </w:r>
      <w:r w:rsidR="00D06D80">
        <w:rPr>
          <w:noProof/>
        </w:rPr>
        <w:t>[</w:t>
      </w:r>
      <w:hyperlink w:anchor="_ENREF_17" w:tooltip="Enonic, 2013 #33" w:history="1">
        <w:r w:rsidR="0000315F">
          <w:rPr>
            <w:noProof/>
          </w:rPr>
          <w:t>17</w:t>
        </w:r>
      </w:hyperlink>
      <w:r w:rsidR="00D06D80">
        <w:rPr>
          <w:noProof/>
        </w:rPr>
        <w:t>]</w:t>
      </w:r>
      <w:r w:rsidR="00D06D80">
        <w:fldChar w:fldCharType="end"/>
      </w:r>
      <w:r w:rsidR="00F71203">
        <w:t xml:space="preserve"> and I established that the </w:t>
      </w:r>
      <w:r w:rsidR="005E17A2">
        <w:t xml:space="preserve">overhead introduced from replacing the native system with my own did not constitute a significant performance impact on the system </w:t>
      </w:r>
      <w:r w:rsidR="00F33378">
        <w:t>in terms of page request laten</w:t>
      </w:r>
      <w:r w:rsidR="00E23434">
        <w:t>cy.</w:t>
      </w:r>
      <w:r w:rsidR="004B2C38">
        <w:t xml:space="preserve"> This means that the performance improvements that the </w:t>
      </w:r>
      <w:r w:rsidR="00E04A88">
        <w:t>plugin</w:t>
      </w:r>
      <w:r w:rsidR="004B2C38">
        <w:t xml:space="preserve"> provides as a RESS system will not be reduced by it adding more load on the back end compared to Enonic’s own system.</w:t>
      </w:r>
    </w:p>
    <w:p w14:paraId="77740EFA" w14:textId="77777777" w:rsidR="004B261E" w:rsidRPr="009646D7" w:rsidRDefault="004B261E" w:rsidP="00B06226">
      <w:pPr>
        <w:spacing w:line="360" w:lineRule="auto"/>
        <w:jc w:val="both"/>
      </w:pPr>
    </w:p>
    <w:p w14:paraId="2C7C0500" w14:textId="738AD4FD" w:rsidR="004105FD" w:rsidRDefault="004B261E" w:rsidP="00B06226">
      <w:pPr>
        <w:spacing w:line="360" w:lineRule="auto"/>
        <w:jc w:val="both"/>
      </w:pPr>
      <w:r>
        <w:t>Throughout this chapter we have discussed the various advantages and disadvantages of using RESS in general, and my system in particular.</w:t>
      </w:r>
      <w:r w:rsidR="004105FD">
        <w:t xml:space="preserve"> The disadvantages, as stated earlier, are mostly rooted in the fact that that system is entirely reliant on uniquely identifying UA’s through the UA strings that are sent along with HTTP requests. UA strings, as we discussed earlier in this chapter</w:t>
      </w:r>
      <w:r w:rsidR="000C3253">
        <w:t>, and</w:t>
      </w:r>
      <w:r w:rsidR="004A1A68">
        <w:t xml:space="preserve"> as</w:t>
      </w:r>
      <w:r w:rsidR="000C3253">
        <w:t xml:space="preserve"> stated by others </w:t>
      </w:r>
      <w:r w:rsidR="000C3253">
        <w:fldChar w:fldCharType="begin"/>
      </w:r>
      <w:r w:rsidR="000C3253">
        <w:instrText xml:space="preserve"> ADDIN EN.CITE &lt;EndNote&gt;&lt;Cite&gt;&lt;Author&gt;Krycho&lt;/Author&gt;&lt;Year&gt;2012&lt;/Year&gt;&lt;RecNum&gt;11&lt;/RecNum&gt;&lt;DisplayText&gt;[12]&lt;/DisplayText&gt;&lt;record&gt;&lt;rec-number&gt;11&lt;/rec-number&gt;&lt;foreign-keys&gt;&lt;key app="EN" db-id="0a200tee5sa5e1ex095psptx0zaddvdr5sff"&gt;11&lt;/key&gt;&lt;/foreign-keys&gt;&lt;ref-type name="Blog"&gt;56&lt;/ref-type&gt;&lt;contributors&gt;&lt;authors&gt;&lt;author&gt;Krycho, Chris&lt;/author&gt;&lt;/authors&gt;&lt;/contributors&gt;&lt;titles&gt;&lt;title&gt;User Agent Detection Will Get You In Trouble &lt;/title&gt;&lt;secondary-title&gt;Designgineering&lt;/secondary-title&gt;&lt;/titles&gt;&lt;volume&gt;2012&lt;/volume&gt;&lt;dates&gt;&lt;year&gt;2012&lt;/year&gt;&lt;/dates&gt;&lt;urls&gt;&lt;related-urls&gt;&lt;url&gt;http://www.chriskrycho.com/web/posts/user-agent-detection-will-get-you-in-trouble/&lt;/url&gt;&lt;/related-urls&gt;&lt;/urls&gt;&lt;/record&gt;&lt;/Cite&gt;&lt;/EndNote&gt;</w:instrText>
      </w:r>
      <w:r w:rsidR="000C3253">
        <w:fldChar w:fldCharType="separate"/>
      </w:r>
      <w:r w:rsidR="000C3253">
        <w:rPr>
          <w:noProof/>
        </w:rPr>
        <w:t>[</w:t>
      </w:r>
      <w:hyperlink w:anchor="_ENREF_12" w:tooltip="Krycho, 2012 #11" w:history="1">
        <w:r w:rsidR="0000315F">
          <w:rPr>
            <w:noProof/>
          </w:rPr>
          <w:t>12</w:t>
        </w:r>
      </w:hyperlink>
      <w:r w:rsidR="000C3253">
        <w:rPr>
          <w:noProof/>
        </w:rPr>
        <w:t>]</w:t>
      </w:r>
      <w:r w:rsidR="000C3253">
        <w:fldChar w:fldCharType="end"/>
      </w:r>
      <w:r w:rsidR="004105FD">
        <w:t>, are inherently unreliable and cannot be entirely trusted to represent the actual requesting UA.</w:t>
      </w:r>
      <w:r w:rsidR="003E0A3A">
        <w:t xml:space="preserve"> This is a problem that cu</w:t>
      </w:r>
      <w:r w:rsidR="00E20846">
        <w:t xml:space="preserve">rrently has no complete fix, as it </w:t>
      </w:r>
      <w:r w:rsidR="003E0A3A">
        <w:t>is currently the only standardized method for identifying UA’</w:t>
      </w:r>
      <w:r w:rsidR="008E0C41">
        <w:t>s through HTTP.</w:t>
      </w:r>
      <w:r w:rsidR="00314432">
        <w:t xml:space="preserve"> We have discussed various solutions for alleviating the problem in this chapter, all of which can help in </w:t>
      </w:r>
      <w:r w:rsidR="00603E4F">
        <w:t>reducing the potential uncertainty that come</w:t>
      </w:r>
      <w:r w:rsidR="00C145EC">
        <w:t>s</w:t>
      </w:r>
      <w:r w:rsidR="00603E4F">
        <w:t xml:space="preserve"> with UA strings.</w:t>
      </w:r>
    </w:p>
    <w:p w14:paraId="3F3C01F7" w14:textId="77777777" w:rsidR="004105FD" w:rsidRDefault="004105FD" w:rsidP="00B06226">
      <w:pPr>
        <w:spacing w:line="360" w:lineRule="auto"/>
        <w:jc w:val="both"/>
      </w:pPr>
    </w:p>
    <w:p w14:paraId="2DF724FE" w14:textId="0A989374" w:rsidR="002F1A76" w:rsidRDefault="00FF6E5A" w:rsidP="00B06226">
      <w:pPr>
        <w:spacing w:line="360" w:lineRule="auto"/>
        <w:jc w:val="both"/>
      </w:pPr>
      <w:r>
        <w:t>My system can be said to adhere to the principles of Future Friendliness, and provides these advantages to the Enonic CMS by adding a more accurate feature detection and device classification system</w:t>
      </w:r>
      <w:r w:rsidR="00C87AC2">
        <w:t xml:space="preserve">. </w:t>
      </w:r>
      <w:r w:rsidR="004515C6">
        <w:t>These systems</w:t>
      </w:r>
      <w:r w:rsidR="00DE7BE7">
        <w:t xml:space="preserve"> together provide</w:t>
      </w:r>
      <w:r>
        <w:t xml:space="preserve"> a potential performance boost and added flexibility for developers to create Web pages that adapt to different device classes without the inherent problems present in RWD.</w:t>
      </w:r>
      <w:r w:rsidR="001A1BB6">
        <w:t xml:space="preserve"> In addition to providing the ability to create better performing, responsive pages, the system gives de</w:t>
      </w:r>
      <w:r w:rsidR="008F4410">
        <w:t>velopers the ability to keep a single</w:t>
      </w:r>
      <w:r w:rsidR="001A1BB6">
        <w:t xml:space="preserve"> code base instead of one for every device-specific site.</w:t>
      </w:r>
    </w:p>
    <w:p w14:paraId="10F820F8" w14:textId="77777777" w:rsidR="002A145B" w:rsidRDefault="002A145B" w:rsidP="00B06226">
      <w:pPr>
        <w:spacing w:line="360" w:lineRule="auto"/>
        <w:jc w:val="both"/>
      </w:pPr>
    </w:p>
    <w:p w14:paraId="1A15945A" w14:textId="29CCBB27" w:rsidR="002A145B" w:rsidRDefault="002A145B" w:rsidP="00B06226">
      <w:pPr>
        <w:spacing w:line="360" w:lineRule="auto"/>
        <w:jc w:val="both"/>
      </w:pPr>
      <w:r>
        <w:t>In the end I claim my implementation of a RESS system for the Enonic CMS is successful i</w:t>
      </w:r>
      <w:r w:rsidR="007F25B2">
        <w:t>n what I set out to do, which was</w:t>
      </w:r>
      <w:r>
        <w:t xml:space="preserve"> to create a system that allows for creating responsive Web pages without having the </w:t>
      </w:r>
      <w:r w:rsidR="00ED0E74">
        <w:t>front end</w:t>
      </w:r>
      <w:r>
        <w:t xml:space="preserve"> doing all the work.</w:t>
      </w:r>
      <w:r w:rsidR="0073508C">
        <w:t xml:space="preserve"> Barring a few disadvantages the system works as intended and provides the needed functionality</w:t>
      </w:r>
      <w:r w:rsidR="00A60B43">
        <w:t xml:space="preserve"> of a system supporting RESS</w:t>
      </w:r>
      <w:r w:rsidR="0073508C">
        <w:t>.</w:t>
      </w:r>
      <w:r w:rsidR="00ED12E7">
        <w:t xml:space="preserve"> There is always more work that can be done to improve it, such as implementing some of the solutions for alleviating the disadvantages of the system, as well as attempting to make the system independent of the CMS entire</w:t>
      </w:r>
      <w:r w:rsidR="006A7BAD">
        <w:t xml:space="preserve">ly, and have it as a standalone </w:t>
      </w:r>
      <w:r w:rsidR="00ED12E7">
        <w:t>service.</w:t>
      </w:r>
      <w:r w:rsidR="00215E9E">
        <w:t xml:space="preserve"> The system works as described, though, and can potentially provide performance gains to responsive Web pages</w:t>
      </w:r>
      <w:r w:rsidR="00A43F31">
        <w:t xml:space="preserve"> made</w:t>
      </w:r>
      <w:r w:rsidR="00215E9E">
        <w:t xml:space="preserve"> in Enonic today.</w:t>
      </w:r>
    </w:p>
    <w:p w14:paraId="61A41038" w14:textId="77777777" w:rsidR="0000315F" w:rsidRDefault="0000315F" w:rsidP="00B06226">
      <w:pPr>
        <w:pStyle w:val="Heading1"/>
        <w:spacing w:line="360" w:lineRule="auto"/>
        <w:jc w:val="both"/>
      </w:pPr>
      <w:r>
        <w:t>Future work</w:t>
      </w:r>
    </w:p>
    <w:p w14:paraId="6E0F1A52" w14:textId="77777777" w:rsidR="0000315F" w:rsidRDefault="0000315F" w:rsidP="00B06226">
      <w:pPr>
        <w:spacing w:line="360" w:lineRule="auto"/>
        <w:jc w:val="both"/>
      </w:pPr>
      <w:r>
        <w:t>In its current state the plugin works as intended, but as mentioned earlier it has not been tested in a production environment, and may encounter several problems when subjected to rigorous usage. Future work on the system should include attempting to find stable solutions to these problems, along with actually testing it in a realistic setting.</w:t>
      </w:r>
    </w:p>
    <w:p w14:paraId="54719DCB" w14:textId="77777777" w:rsidR="0000315F" w:rsidRDefault="0000315F" w:rsidP="00B06226">
      <w:pPr>
        <w:spacing w:line="360" w:lineRule="auto"/>
        <w:jc w:val="both"/>
      </w:pPr>
    </w:p>
    <w:p w14:paraId="25BF6511" w14:textId="06DFB3D0" w:rsidR="0000315F" w:rsidRDefault="0000315F" w:rsidP="00B06226">
      <w:pPr>
        <w:spacing w:line="360" w:lineRule="auto"/>
        <w:jc w:val="both"/>
      </w:pPr>
      <w:r>
        <w:t>The next step for the server-side feature detection concept should probably be to make it work independently of superfluous systems, such as CMS’s. There are several ways this can be done, the most sustainable and Future Friendl</w:t>
      </w:r>
      <w:r w:rsidR="00DA1CBD">
        <w:t>y of which is to provide it as a</w:t>
      </w:r>
      <w:r>
        <w:t xml:space="preserve">n external service through an API, for example using REST principles </w:t>
      </w:r>
      <w:r>
        <w:fldChar w:fldCharType="begin"/>
      </w:r>
      <w:r>
        <w:instrText xml:space="preserve"> ADDIN EN.CITE &lt;EndNote&gt;&lt;Cite&gt;&lt;Author&gt;Thomas&lt;/Author&gt;&lt;Year&gt;2000&lt;/Year&gt;&lt;RecNum&gt;81&lt;/RecNum&gt;&lt;DisplayText&gt;[27]&lt;/DisplayText&gt;&lt;record&gt;&lt;rec-number&gt;81&lt;/rec-number&gt;&lt;foreign-keys&gt;&lt;key app="EN" db-id="0a200tee5sa5e1ex095psptx0zaddvdr5sff"&gt;81&lt;/key&gt;&lt;/foreign-keys&gt;&lt;ref-type name="Journal Article"&gt;17&lt;/ref-type&gt;&lt;contributors&gt;&lt;authors&gt;&lt;author&gt;Thomas, Roy&lt;/author&gt;&lt;/authors&gt;&lt;/contributors&gt;&lt;titles&gt;&lt;title&gt;Architectural Styles and the Design of Network-based Software Architectures - Chapter 5&lt;/title&gt;&lt;secondary-title&gt;Irvine: University of California&lt;/secondary-title&gt;&lt;/titles&gt;&lt;periodical&gt;&lt;full-title&gt;Irvine: University of California&lt;/full-title&gt;&lt;/periodical&gt;&lt;pages&gt;76-105&lt;/pages&gt;&lt;dates&gt;&lt;year&gt;2000&lt;/year&gt;&lt;/dates&gt;&lt;urls&gt;&lt;/urls&gt;&lt;/record&gt;&lt;/Cite&gt;&lt;/EndNote&gt;</w:instrText>
      </w:r>
      <w:r>
        <w:fldChar w:fldCharType="separate"/>
      </w:r>
      <w:r>
        <w:rPr>
          <w:noProof/>
        </w:rPr>
        <w:t>[</w:t>
      </w:r>
      <w:hyperlink w:anchor="_ENREF_27" w:tooltip="Thomas, 2000 #81" w:history="1">
        <w:r>
          <w:rPr>
            <w:noProof/>
          </w:rPr>
          <w:t>27</w:t>
        </w:r>
      </w:hyperlink>
      <w:r>
        <w:rPr>
          <w:noProof/>
        </w:rPr>
        <w:t>]</w:t>
      </w:r>
      <w:r>
        <w:fldChar w:fldCharType="end"/>
      </w:r>
      <w:r w:rsidR="00E54C09">
        <w:t xml:space="preserve">. </w:t>
      </w:r>
      <w:r>
        <w:t>Because the system is already written in Java it would not take much work to convert it to run</w:t>
      </w:r>
      <w:r w:rsidR="00E54C09">
        <w:t xml:space="preserve"> standalone</w:t>
      </w:r>
      <w:r>
        <w:t xml:space="preserve"> under a regular</w:t>
      </w:r>
      <w:r w:rsidR="00174EFB">
        <w:t xml:space="preserve"> Java</w:t>
      </w:r>
      <w:r>
        <w:t xml:space="preserve"> servlet. The function library extension methods could then either keep returning XML, or be changed to return JSON if that is deemed as more practical. </w:t>
      </w:r>
    </w:p>
    <w:p w14:paraId="3A94FB5E" w14:textId="77777777" w:rsidR="0000315F" w:rsidRDefault="0000315F" w:rsidP="00B06226">
      <w:pPr>
        <w:spacing w:line="360" w:lineRule="auto"/>
        <w:jc w:val="both"/>
      </w:pPr>
    </w:p>
    <w:p w14:paraId="007C15DA" w14:textId="77777777" w:rsidR="0000315F" w:rsidRDefault="0000315F" w:rsidP="00B06226">
      <w:pPr>
        <w:spacing w:line="360" w:lineRule="auto"/>
        <w:jc w:val="both"/>
      </w:pPr>
      <w:r>
        <w:t>While the lookup part of the application could work just fine as a separate service, the interceptor extension part of it raises several concerns. One of the largest advantages of my system over a regular DDR is that it dynamically detects features of a UA as it encounters it, without the need for human interference. As a third party service this is not as simple because it relies on sending the tests as JS to the requesting Web server. An issue of trust then arises in the sense that the requesting Web server in no way can be sure if the JS it gets from the service is not malicious. The service also has to have systems in place to handle the results from the requesting Web server, as the results sent back could be altered before being forwarded to the service. Having it be a third party API openly available on the Web can thus be deemed to be unsafe in its current form. It could be used in an internal system, though, where the API is situated within the back-end architecture. In this case the server providers would have complete control over what is being sent, and can thus trust what is being sent to and from the server-side feature detection service.</w:t>
      </w:r>
    </w:p>
    <w:p w14:paraId="6D25E3E1" w14:textId="77777777" w:rsidR="0000315F" w:rsidRDefault="0000315F" w:rsidP="00B06226">
      <w:pPr>
        <w:spacing w:line="360" w:lineRule="auto"/>
        <w:jc w:val="both"/>
      </w:pPr>
    </w:p>
    <w:p w14:paraId="71BDC94B" w14:textId="77777777" w:rsidR="002F1A76" w:rsidRDefault="002F1A76" w:rsidP="00B06226">
      <w:pPr>
        <w:spacing w:line="360" w:lineRule="auto"/>
        <w:jc w:val="both"/>
      </w:pPr>
    </w:p>
    <w:p w14:paraId="52E64B2F" w14:textId="3CE741FD" w:rsidR="00E81FE1" w:rsidRPr="0003175C" w:rsidRDefault="00E81FE1" w:rsidP="00B06226">
      <w:pPr>
        <w:spacing w:line="360" w:lineRule="auto"/>
        <w:jc w:val="both"/>
      </w:pPr>
      <w:r>
        <w:br w:type="page"/>
      </w:r>
    </w:p>
    <w:p w14:paraId="671EF582" w14:textId="438B526F" w:rsidR="00E81FE1" w:rsidRDefault="00E81FE1" w:rsidP="00B06226">
      <w:pPr>
        <w:pStyle w:val="Heading1"/>
        <w:spacing w:line="360" w:lineRule="auto"/>
        <w:jc w:val="both"/>
      </w:pPr>
      <w:r>
        <w:t>Bibliography</w:t>
      </w:r>
    </w:p>
    <w:p w14:paraId="61CF027F" w14:textId="77777777" w:rsidR="00E81FE1" w:rsidRDefault="00E81FE1" w:rsidP="00B06226">
      <w:pPr>
        <w:spacing w:line="360" w:lineRule="auto"/>
        <w:jc w:val="both"/>
      </w:pPr>
    </w:p>
    <w:p w14:paraId="4088E004" w14:textId="02419887" w:rsidR="0000315F" w:rsidRPr="0000315F" w:rsidRDefault="00E81FE1" w:rsidP="00B06226">
      <w:pPr>
        <w:spacing w:line="360" w:lineRule="auto"/>
        <w:ind w:left="720" w:hanging="720"/>
        <w:jc w:val="both"/>
        <w:rPr>
          <w:rFonts w:ascii="Cambria" w:hAnsi="Cambria"/>
          <w:noProof/>
        </w:rPr>
      </w:pPr>
      <w:r>
        <w:fldChar w:fldCharType="begin"/>
      </w:r>
      <w:r>
        <w:instrText xml:space="preserve"> ADDIN EN.REFLIST </w:instrText>
      </w:r>
      <w:r>
        <w:fldChar w:fldCharType="separate"/>
      </w:r>
      <w:bookmarkStart w:id="0" w:name="_ENREF_1"/>
      <w:r w:rsidR="0000315F" w:rsidRPr="0000315F">
        <w:rPr>
          <w:rFonts w:ascii="Cambria" w:hAnsi="Cambria"/>
          <w:noProof/>
        </w:rPr>
        <w:t>[1]</w:t>
      </w:r>
      <w:r w:rsidR="0000315F" w:rsidRPr="0000315F">
        <w:rPr>
          <w:rFonts w:ascii="Cambria" w:hAnsi="Cambria"/>
          <w:noProof/>
        </w:rPr>
        <w:tab/>
        <w:t xml:space="preserve">L. J. Wroblewski, Scott; Frost, Brad; Keith, Jeremy; Gardner, Lyza D.; Jehl, Scott; Rieger, Stephanie; Grigsby, Jason; Rieger, Bryan; Clark, Josh; Kadlec, Tim; Leroux, Brian; Trasatti, Andrea. (2013). </w:t>
      </w:r>
      <w:r w:rsidR="0000315F" w:rsidRPr="0000315F">
        <w:rPr>
          <w:rFonts w:ascii="Cambria" w:hAnsi="Cambria"/>
          <w:i/>
          <w:noProof/>
        </w:rPr>
        <w:t>Future Friendly</w:t>
      </w:r>
      <w:r w:rsidR="0000315F" w:rsidRPr="0000315F">
        <w:rPr>
          <w:rFonts w:ascii="Cambria" w:hAnsi="Cambria"/>
          <w:noProof/>
        </w:rPr>
        <w:t xml:space="preserve">. Available: </w:t>
      </w:r>
      <w:bookmarkEnd w:id="0"/>
      <w:r w:rsidR="0000315F">
        <w:rPr>
          <w:rFonts w:ascii="Cambria" w:hAnsi="Cambria"/>
          <w:noProof/>
        </w:rPr>
        <w:fldChar w:fldCharType="begin"/>
      </w:r>
      <w:r w:rsidR="0000315F">
        <w:rPr>
          <w:rFonts w:ascii="Cambria" w:hAnsi="Cambria"/>
          <w:noProof/>
        </w:rPr>
        <w:instrText xml:space="preserve"> HYPERLINK "http://futurefriend.ly/" </w:instrText>
      </w:r>
      <w:r w:rsidR="0000315F">
        <w:rPr>
          <w:rFonts w:ascii="Cambria" w:hAnsi="Cambria"/>
          <w:noProof/>
        </w:rPr>
        <w:fldChar w:fldCharType="separate"/>
      </w:r>
      <w:r w:rsidR="0000315F" w:rsidRPr="0000315F">
        <w:rPr>
          <w:rStyle w:val="Hyperlink"/>
          <w:noProof/>
        </w:rPr>
        <w:t>http://futurefriend.ly/</w:t>
      </w:r>
      <w:r w:rsidR="0000315F">
        <w:rPr>
          <w:rFonts w:ascii="Cambria" w:hAnsi="Cambria"/>
          <w:noProof/>
        </w:rPr>
        <w:fldChar w:fldCharType="end"/>
      </w:r>
    </w:p>
    <w:p w14:paraId="4546C88A" w14:textId="77777777" w:rsidR="0000315F" w:rsidRPr="0000315F" w:rsidRDefault="0000315F" w:rsidP="00B06226">
      <w:pPr>
        <w:spacing w:line="360" w:lineRule="auto"/>
        <w:ind w:left="720" w:hanging="720"/>
        <w:jc w:val="both"/>
        <w:rPr>
          <w:rFonts w:ascii="Cambria" w:hAnsi="Cambria"/>
          <w:noProof/>
        </w:rPr>
      </w:pPr>
      <w:bookmarkStart w:id="1" w:name="_ENREF_2"/>
      <w:r w:rsidRPr="0000315F">
        <w:rPr>
          <w:rFonts w:ascii="Cambria" w:hAnsi="Cambria"/>
          <w:noProof/>
        </w:rPr>
        <w:t>[2]</w:t>
      </w:r>
      <w:r w:rsidRPr="0000315F">
        <w:rPr>
          <w:rFonts w:ascii="Cambria" w:hAnsi="Cambria"/>
          <w:noProof/>
        </w:rPr>
        <w:tab/>
        <w:t xml:space="preserve">L. Wroblewski, "RESS: Responsive Design + Server Side Components," in </w:t>
      </w:r>
      <w:r w:rsidRPr="0000315F">
        <w:rPr>
          <w:rFonts w:ascii="Cambria" w:hAnsi="Cambria"/>
          <w:i/>
          <w:noProof/>
        </w:rPr>
        <w:t>LukeW</w:t>
      </w:r>
      <w:r w:rsidRPr="0000315F">
        <w:rPr>
          <w:rFonts w:ascii="Cambria" w:hAnsi="Cambria"/>
          <w:noProof/>
        </w:rPr>
        <w:t xml:space="preserve"> vol. 2012, ed, 2011.</w:t>
      </w:r>
      <w:bookmarkEnd w:id="1"/>
    </w:p>
    <w:p w14:paraId="5145D6DE" w14:textId="77777777" w:rsidR="0000315F" w:rsidRPr="0000315F" w:rsidRDefault="0000315F" w:rsidP="00B06226">
      <w:pPr>
        <w:spacing w:line="360" w:lineRule="auto"/>
        <w:ind w:left="720" w:hanging="720"/>
        <w:jc w:val="both"/>
        <w:rPr>
          <w:rFonts w:ascii="Cambria" w:hAnsi="Cambria"/>
          <w:noProof/>
        </w:rPr>
      </w:pPr>
      <w:bookmarkStart w:id="2" w:name="_ENREF_3"/>
      <w:r w:rsidRPr="0000315F">
        <w:rPr>
          <w:rFonts w:ascii="Cambria" w:hAnsi="Cambria"/>
          <w:noProof/>
        </w:rPr>
        <w:t>[3]</w:t>
      </w:r>
      <w:r w:rsidRPr="0000315F">
        <w:rPr>
          <w:rFonts w:ascii="Cambria" w:hAnsi="Cambria"/>
          <w:noProof/>
        </w:rPr>
        <w:tab/>
        <w:t xml:space="preserve">J. Grigsby, "CSS Media Query for Mobile is Fool’s Gold," in </w:t>
      </w:r>
      <w:r w:rsidRPr="0000315F">
        <w:rPr>
          <w:rFonts w:ascii="Cambria" w:hAnsi="Cambria"/>
          <w:i/>
          <w:noProof/>
        </w:rPr>
        <w:t>Cloud Four Blog</w:t>
      </w:r>
      <w:r w:rsidRPr="0000315F">
        <w:rPr>
          <w:rFonts w:ascii="Cambria" w:hAnsi="Cambria"/>
          <w:noProof/>
        </w:rPr>
        <w:t xml:space="preserve"> vol. 2012, ed, 2010.</w:t>
      </w:r>
      <w:bookmarkEnd w:id="2"/>
    </w:p>
    <w:p w14:paraId="3475847B" w14:textId="77777777" w:rsidR="0000315F" w:rsidRPr="0000315F" w:rsidRDefault="0000315F" w:rsidP="00B06226">
      <w:pPr>
        <w:spacing w:line="360" w:lineRule="auto"/>
        <w:ind w:left="720" w:hanging="720"/>
        <w:jc w:val="both"/>
        <w:rPr>
          <w:rFonts w:ascii="Cambria" w:hAnsi="Cambria"/>
          <w:noProof/>
        </w:rPr>
      </w:pPr>
      <w:bookmarkStart w:id="3" w:name="_ENREF_4"/>
      <w:r w:rsidRPr="0000315F">
        <w:rPr>
          <w:rFonts w:ascii="Cambria" w:hAnsi="Cambria"/>
          <w:noProof/>
        </w:rPr>
        <w:t>[4]</w:t>
      </w:r>
      <w:r w:rsidRPr="0000315F">
        <w:rPr>
          <w:rFonts w:ascii="Cambria" w:hAnsi="Cambria"/>
          <w:noProof/>
        </w:rPr>
        <w:tab/>
        <w:t xml:space="preserve">E. Marcotte, "Responsive Web Design," in </w:t>
      </w:r>
      <w:r w:rsidRPr="0000315F">
        <w:rPr>
          <w:rFonts w:ascii="Cambria" w:hAnsi="Cambria"/>
          <w:i/>
          <w:noProof/>
        </w:rPr>
        <w:t>A List Apart</w:t>
      </w:r>
      <w:r w:rsidRPr="0000315F">
        <w:rPr>
          <w:rFonts w:ascii="Cambria" w:hAnsi="Cambria"/>
          <w:noProof/>
        </w:rPr>
        <w:t xml:space="preserve"> vol. 2012, ed, 2010.</w:t>
      </w:r>
      <w:bookmarkEnd w:id="3"/>
    </w:p>
    <w:p w14:paraId="04FB7F7D" w14:textId="77777777" w:rsidR="0000315F" w:rsidRPr="0000315F" w:rsidRDefault="0000315F" w:rsidP="00B06226">
      <w:pPr>
        <w:spacing w:line="360" w:lineRule="auto"/>
        <w:ind w:left="720" w:hanging="720"/>
        <w:jc w:val="both"/>
        <w:rPr>
          <w:rFonts w:ascii="Cambria" w:hAnsi="Cambria"/>
          <w:noProof/>
        </w:rPr>
      </w:pPr>
      <w:bookmarkStart w:id="4" w:name="_ENREF_5"/>
      <w:r w:rsidRPr="0000315F">
        <w:rPr>
          <w:rFonts w:ascii="Cambria" w:hAnsi="Cambria"/>
          <w:noProof/>
        </w:rPr>
        <w:t>[5]</w:t>
      </w:r>
      <w:r w:rsidRPr="0000315F">
        <w:rPr>
          <w:rFonts w:ascii="Cambria" w:hAnsi="Cambria"/>
          <w:noProof/>
        </w:rPr>
        <w:tab/>
        <w:t xml:space="preserve">R. Cremin, "Server-Side Mobile Web Detection Used by 82% of Alexa Top 100 Sites," in </w:t>
      </w:r>
      <w:r w:rsidRPr="0000315F">
        <w:rPr>
          <w:rFonts w:ascii="Cambria" w:hAnsi="Cambria"/>
          <w:i/>
          <w:noProof/>
        </w:rPr>
        <w:t>CircleID</w:t>
      </w:r>
      <w:r w:rsidRPr="0000315F">
        <w:rPr>
          <w:rFonts w:ascii="Cambria" w:hAnsi="Cambria"/>
          <w:noProof/>
        </w:rPr>
        <w:t xml:space="preserve"> vol. 2013, ed, 2012.</w:t>
      </w:r>
      <w:bookmarkEnd w:id="4"/>
    </w:p>
    <w:p w14:paraId="79E7C373" w14:textId="77777777" w:rsidR="0000315F" w:rsidRPr="0000315F" w:rsidRDefault="0000315F" w:rsidP="00B06226">
      <w:pPr>
        <w:spacing w:line="360" w:lineRule="auto"/>
        <w:ind w:left="720" w:hanging="720"/>
        <w:jc w:val="both"/>
        <w:rPr>
          <w:rFonts w:ascii="Cambria" w:hAnsi="Cambria"/>
          <w:noProof/>
        </w:rPr>
      </w:pPr>
      <w:bookmarkStart w:id="5" w:name="_ENREF_6"/>
      <w:r w:rsidRPr="0000315F">
        <w:rPr>
          <w:rFonts w:ascii="Cambria" w:hAnsi="Cambria"/>
          <w:noProof/>
        </w:rPr>
        <w:t>[6]</w:t>
      </w:r>
      <w:r w:rsidRPr="0000315F">
        <w:rPr>
          <w:rFonts w:ascii="Cambria" w:hAnsi="Cambria"/>
          <w:noProof/>
        </w:rPr>
        <w:tab/>
        <w:t>D. Olsen, "Detector," 0.8.5 ed. GitHub, 2011.</w:t>
      </w:r>
      <w:bookmarkEnd w:id="5"/>
    </w:p>
    <w:p w14:paraId="78879B2A" w14:textId="77777777" w:rsidR="0000315F" w:rsidRPr="0000315F" w:rsidRDefault="0000315F" w:rsidP="00B06226">
      <w:pPr>
        <w:spacing w:line="360" w:lineRule="auto"/>
        <w:ind w:left="720" w:hanging="720"/>
        <w:jc w:val="both"/>
        <w:rPr>
          <w:rFonts w:ascii="Cambria" w:hAnsi="Cambria"/>
          <w:noProof/>
        </w:rPr>
      </w:pPr>
      <w:bookmarkStart w:id="6" w:name="_ENREF_7"/>
      <w:r w:rsidRPr="0000315F">
        <w:rPr>
          <w:rFonts w:ascii="Cambria" w:hAnsi="Cambria"/>
          <w:noProof/>
        </w:rPr>
        <w:t>[7]</w:t>
      </w:r>
      <w:r w:rsidRPr="0000315F">
        <w:rPr>
          <w:rFonts w:ascii="Cambria" w:hAnsi="Cambria"/>
          <w:noProof/>
        </w:rPr>
        <w:tab/>
        <w:t xml:space="preserve">A. Russel, "Cutting The Interrogation Short," in </w:t>
      </w:r>
      <w:r w:rsidRPr="0000315F">
        <w:rPr>
          <w:rFonts w:ascii="Cambria" w:hAnsi="Cambria"/>
          <w:i/>
          <w:noProof/>
        </w:rPr>
        <w:t>Infrequently Noted</w:t>
      </w:r>
      <w:r w:rsidRPr="0000315F">
        <w:rPr>
          <w:rFonts w:ascii="Cambria" w:hAnsi="Cambria"/>
          <w:noProof/>
        </w:rPr>
        <w:t xml:space="preserve"> vol. 2012, ed, 2011.</w:t>
      </w:r>
      <w:bookmarkEnd w:id="6"/>
    </w:p>
    <w:p w14:paraId="32333DBD" w14:textId="77777777" w:rsidR="0000315F" w:rsidRPr="0000315F" w:rsidRDefault="0000315F" w:rsidP="00B06226">
      <w:pPr>
        <w:spacing w:line="360" w:lineRule="auto"/>
        <w:ind w:left="720" w:hanging="720"/>
        <w:jc w:val="both"/>
        <w:rPr>
          <w:rFonts w:ascii="Cambria" w:hAnsi="Cambria"/>
          <w:noProof/>
        </w:rPr>
      </w:pPr>
      <w:bookmarkStart w:id="7" w:name="_ENREF_8"/>
      <w:r w:rsidRPr="0000315F">
        <w:rPr>
          <w:rFonts w:ascii="Cambria" w:hAnsi="Cambria"/>
          <w:noProof/>
        </w:rPr>
        <w:t>[8]</w:t>
      </w:r>
      <w:r w:rsidRPr="0000315F">
        <w:rPr>
          <w:rFonts w:ascii="Cambria" w:hAnsi="Cambria"/>
          <w:noProof/>
        </w:rPr>
        <w:tab/>
        <w:t xml:space="preserve">D. Olsen, "RESS, Server-Side Feature-Detection and the Evolution of Responsive Web Design," in </w:t>
      </w:r>
      <w:r w:rsidRPr="0000315F">
        <w:rPr>
          <w:rFonts w:ascii="Cambria" w:hAnsi="Cambria"/>
          <w:i/>
          <w:noProof/>
        </w:rPr>
        <w:t>Dave Olsen</w:t>
      </w:r>
      <w:r w:rsidRPr="0000315F">
        <w:rPr>
          <w:rFonts w:ascii="Cambria" w:hAnsi="Cambria"/>
          <w:noProof/>
        </w:rPr>
        <w:t xml:space="preserve"> vol. 2012, ed, 2012.</w:t>
      </w:r>
      <w:bookmarkEnd w:id="7"/>
    </w:p>
    <w:p w14:paraId="06D3D995" w14:textId="77777777" w:rsidR="0000315F" w:rsidRPr="0000315F" w:rsidRDefault="0000315F" w:rsidP="00B06226">
      <w:pPr>
        <w:spacing w:line="360" w:lineRule="auto"/>
        <w:ind w:left="720" w:hanging="720"/>
        <w:jc w:val="both"/>
        <w:rPr>
          <w:rFonts w:ascii="Cambria" w:hAnsi="Cambria"/>
          <w:noProof/>
        </w:rPr>
      </w:pPr>
      <w:bookmarkStart w:id="8" w:name="_ENREF_9"/>
      <w:r w:rsidRPr="0000315F">
        <w:rPr>
          <w:rFonts w:ascii="Cambria" w:hAnsi="Cambria"/>
          <w:noProof/>
        </w:rPr>
        <w:t>[9]</w:t>
      </w:r>
      <w:r w:rsidRPr="0000315F">
        <w:rPr>
          <w:rFonts w:ascii="Cambria" w:hAnsi="Cambria"/>
          <w:noProof/>
        </w:rPr>
        <w:tab/>
        <w:t xml:space="preserve">I. Nir, "Latency in Mobile Networks – The Missing Link," in </w:t>
      </w:r>
      <w:r w:rsidRPr="0000315F">
        <w:rPr>
          <w:rFonts w:ascii="Cambria" w:hAnsi="Cambria"/>
          <w:i/>
          <w:noProof/>
        </w:rPr>
        <w:t>Performance Calendar</w:t>
      </w:r>
      <w:r w:rsidRPr="0000315F">
        <w:rPr>
          <w:rFonts w:ascii="Cambria" w:hAnsi="Cambria"/>
          <w:noProof/>
        </w:rPr>
        <w:t xml:space="preserve"> vol. 2013, ed, 2012.</w:t>
      </w:r>
      <w:bookmarkEnd w:id="8"/>
    </w:p>
    <w:p w14:paraId="53FC1D48" w14:textId="77777777" w:rsidR="0000315F" w:rsidRPr="0000315F" w:rsidRDefault="0000315F" w:rsidP="00B06226">
      <w:pPr>
        <w:spacing w:line="360" w:lineRule="auto"/>
        <w:ind w:left="720" w:hanging="720"/>
        <w:jc w:val="both"/>
        <w:rPr>
          <w:rFonts w:ascii="Cambria" w:hAnsi="Cambria"/>
          <w:noProof/>
        </w:rPr>
      </w:pPr>
      <w:bookmarkStart w:id="9" w:name="_ENREF_10"/>
      <w:r w:rsidRPr="0000315F">
        <w:rPr>
          <w:rFonts w:ascii="Cambria" w:hAnsi="Cambria"/>
          <w:noProof/>
        </w:rPr>
        <w:t>[10]</w:t>
      </w:r>
      <w:r w:rsidRPr="0000315F">
        <w:rPr>
          <w:rFonts w:ascii="Cambria" w:hAnsi="Cambria"/>
          <w:noProof/>
        </w:rPr>
        <w:tab/>
        <w:t>N. Bhas, "Mobile Data Offload &amp; Onload - Wi-Fi, Small Cell &amp; Carrier-Grade Strategies 2013-2017," 2013.</w:t>
      </w:r>
      <w:bookmarkEnd w:id="9"/>
    </w:p>
    <w:p w14:paraId="2C98CA51" w14:textId="77777777" w:rsidR="0000315F" w:rsidRPr="0000315F" w:rsidRDefault="0000315F" w:rsidP="00B06226">
      <w:pPr>
        <w:spacing w:line="360" w:lineRule="auto"/>
        <w:ind w:left="720" w:hanging="720"/>
        <w:jc w:val="both"/>
        <w:rPr>
          <w:rFonts w:ascii="Cambria" w:hAnsi="Cambria"/>
          <w:noProof/>
        </w:rPr>
      </w:pPr>
      <w:bookmarkStart w:id="10" w:name="_ENREF_11"/>
      <w:r w:rsidRPr="0000315F">
        <w:rPr>
          <w:rFonts w:ascii="Cambria" w:hAnsi="Cambria"/>
          <w:noProof/>
        </w:rPr>
        <w:t>[11]</w:t>
      </w:r>
      <w:r w:rsidRPr="0000315F">
        <w:rPr>
          <w:rFonts w:ascii="Cambria" w:hAnsi="Cambria"/>
          <w:noProof/>
        </w:rPr>
        <w:tab/>
        <w:t xml:space="preserve">N. C. Zakas, "The Evolution of Web Development for Mobile Devices," </w:t>
      </w:r>
      <w:r w:rsidRPr="0000315F">
        <w:rPr>
          <w:rFonts w:ascii="Cambria" w:hAnsi="Cambria"/>
          <w:i/>
          <w:noProof/>
        </w:rPr>
        <w:t xml:space="preserve">Queue, </w:t>
      </w:r>
      <w:r w:rsidRPr="0000315F">
        <w:rPr>
          <w:rFonts w:ascii="Cambria" w:hAnsi="Cambria"/>
          <w:noProof/>
        </w:rPr>
        <w:t>vol. 11, pp. 30-39, 2013.</w:t>
      </w:r>
      <w:bookmarkEnd w:id="10"/>
    </w:p>
    <w:p w14:paraId="78F8BD1F" w14:textId="77777777" w:rsidR="0000315F" w:rsidRPr="0000315F" w:rsidRDefault="0000315F" w:rsidP="00B06226">
      <w:pPr>
        <w:spacing w:line="360" w:lineRule="auto"/>
        <w:ind w:left="720" w:hanging="720"/>
        <w:jc w:val="both"/>
        <w:rPr>
          <w:rFonts w:ascii="Cambria" w:hAnsi="Cambria"/>
          <w:noProof/>
        </w:rPr>
      </w:pPr>
      <w:bookmarkStart w:id="11" w:name="_ENREF_12"/>
      <w:r w:rsidRPr="0000315F">
        <w:rPr>
          <w:rFonts w:ascii="Cambria" w:hAnsi="Cambria"/>
          <w:noProof/>
        </w:rPr>
        <w:t>[12]</w:t>
      </w:r>
      <w:r w:rsidRPr="0000315F">
        <w:rPr>
          <w:rFonts w:ascii="Cambria" w:hAnsi="Cambria"/>
          <w:noProof/>
        </w:rPr>
        <w:tab/>
        <w:t xml:space="preserve">C. Krycho, "User Agent Detection Will Get You In Trouble " in </w:t>
      </w:r>
      <w:r w:rsidRPr="0000315F">
        <w:rPr>
          <w:rFonts w:ascii="Cambria" w:hAnsi="Cambria"/>
          <w:i/>
          <w:noProof/>
        </w:rPr>
        <w:t>Designgineering</w:t>
      </w:r>
      <w:r w:rsidRPr="0000315F">
        <w:rPr>
          <w:rFonts w:ascii="Cambria" w:hAnsi="Cambria"/>
          <w:noProof/>
        </w:rPr>
        <w:t xml:space="preserve"> vol. 2012, ed, 2012.</w:t>
      </w:r>
      <w:bookmarkEnd w:id="11"/>
    </w:p>
    <w:p w14:paraId="300EE616" w14:textId="77777777" w:rsidR="0000315F" w:rsidRPr="0000315F" w:rsidRDefault="0000315F" w:rsidP="00B06226">
      <w:pPr>
        <w:spacing w:line="360" w:lineRule="auto"/>
        <w:ind w:left="720" w:hanging="720"/>
        <w:jc w:val="both"/>
        <w:rPr>
          <w:rFonts w:ascii="Cambria" w:hAnsi="Cambria"/>
          <w:noProof/>
        </w:rPr>
      </w:pPr>
      <w:bookmarkStart w:id="12" w:name="_ENREF_13"/>
      <w:r w:rsidRPr="0000315F">
        <w:rPr>
          <w:rFonts w:ascii="Cambria" w:hAnsi="Cambria"/>
          <w:noProof/>
        </w:rPr>
        <w:t>[13]</w:t>
      </w:r>
      <w:r w:rsidRPr="0000315F">
        <w:rPr>
          <w:rFonts w:ascii="Cambria" w:hAnsi="Cambria"/>
          <w:noProof/>
        </w:rPr>
        <w:tab/>
        <w:t xml:space="preserve">L. Wroblewski, </w:t>
      </w:r>
      <w:r w:rsidRPr="0000315F">
        <w:rPr>
          <w:rFonts w:ascii="Cambria" w:hAnsi="Cambria"/>
          <w:i/>
          <w:noProof/>
        </w:rPr>
        <w:t>Mobile First</w:t>
      </w:r>
      <w:r w:rsidRPr="0000315F">
        <w:rPr>
          <w:rFonts w:ascii="Cambria" w:hAnsi="Cambria"/>
          <w:noProof/>
        </w:rPr>
        <w:t>, 2011.</w:t>
      </w:r>
      <w:bookmarkEnd w:id="12"/>
    </w:p>
    <w:p w14:paraId="28D55D66" w14:textId="77777777" w:rsidR="0000315F" w:rsidRPr="0000315F" w:rsidRDefault="0000315F" w:rsidP="00B06226">
      <w:pPr>
        <w:spacing w:line="360" w:lineRule="auto"/>
        <w:ind w:left="720" w:hanging="720"/>
        <w:jc w:val="both"/>
        <w:rPr>
          <w:rFonts w:ascii="Cambria" w:hAnsi="Cambria"/>
          <w:noProof/>
        </w:rPr>
      </w:pPr>
      <w:bookmarkStart w:id="13" w:name="_ENREF_14"/>
      <w:r w:rsidRPr="0000315F">
        <w:rPr>
          <w:rFonts w:ascii="Cambria" w:hAnsi="Cambria"/>
          <w:noProof/>
        </w:rPr>
        <w:t>[14]</w:t>
      </w:r>
      <w:r w:rsidRPr="0000315F">
        <w:rPr>
          <w:rFonts w:ascii="Cambria" w:hAnsi="Cambria"/>
          <w:noProof/>
        </w:rPr>
        <w:tab/>
        <w:t xml:space="preserve">D. Jacobson, "COPE: Create Once, Publish Everywhere," in </w:t>
      </w:r>
      <w:r w:rsidRPr="0000315F">
        <w:rPr>
          <w:rFonts w:ascii="Cambria" w:hAnsi="Cambria"/>
          <w:i/>
          <w:noProof/>
        </w:rPr>
        <w:t>Programmable Web</w:t>
      </w:r>
      <w:r w:rsidRPr="0000315F">
        <w:rPr>
          <w:rFonts w:ascii="Cambria" w:hAnsi="Cambria"/>
          <w:noProof/>
        </w:rPr>
        <w:t xml:space="preserve"> vol. 2012, ed, 2009.</w:t>
      </w:r>
      <w:bookmarkEnd w:id="13"/>
    </w:p>
    <w:p w14:paraId="0469EE46" w14:textId="77777777" w:rsidR="0000315F" w:rsidRPr="0000315F" w:rsidRDefault="0000315F" w:rsidP="00B06226">
      <w:pPr>
        <w:spacing w:line="360" w:lineRule="auto"/>
        <w:ind w:left="720" w:hanging="720"/>
        <w:jc w:val="both"/>
        <w:rPr>
          <w:rFonts w:ascii="Cambria" w:hAnsi="Cambria"/>
          <w:noProof/>
        </w:rPr>
      </w:pPr>
      <w:bookmarkStart w:id="14" w:name="_ENREF_15"/>
      <w:r w:rsidRPr="0000315F">
        <w:rPr>
          <w:rFonts w:ascii="Cambria" w:hAnsi="Cambria"/>
          <w:noProof/>
        </w:rPr>
        <w:t>[15]</w:t>
      </w:r>
      <w:r w:rsidRPr="0000315F">
        <w:rPr>
          <w:rFonts w:ascii="Cambria" w:hAnsi="Cambria"/>
          <w:noProof/>
        </w:rPr>
        <w:tab/>
        <w:t xml:space="preserve">L. Wroblewski, "Bagchecking in the Command Line," in </w:t>
      </w:r>
      <w:r w:rsidRPr="0000315F">
        <w:rPr>
          <w:rFonts w:ascii="Cambria" w:hAnsi="Cambria"/>
          <w:i/>
          <w:noProof/>
        </w:rPr>
        <w:t>Bagcheck</w:t>
      </w:r>
      <w:r w:rsidRPr="0000315F">
        <w:rPr>
          <w:rFonts w:ascii="Cambria" w:hAnsi="Cambria"/>
          <w:noProof/>
        </w:rPr>
        <w:t xml:space="preserve"> vol. 2013, ed, 2011.</w:t>
      </w:r>
      <w:bookmarkEnd w:id="14"/>
    </w:p>
    <w:p w14:paraId="211C89C6" w14:textId="77777777" w:rsidR="0000315F" w:rsidRPr="0000315F" w:rsidRDefault="0000315F" w:rsidP="00B06226">
      <w:pPr>
        <w:spacing w:line="360" w:lineRule="auto"/>
        <w:ind w:left="720" w:hanging="720"/>
        <w:jc w:val="both"/>
        <w:rPr>
          <w:rFonts w:ascii="Cambria" w:hAnsi="Cambria"/>
          <w:noProof/>
        </w:rPr>
      </w:pPr>
      <w:bookmarkStart w:id="15" w:name="_ENREF_16"/>
      <w:r w:rsidRPr="0000315F">
        <w:rPr>
          <w:rFonts w:ascii="Cambria" w:hAnsi="Cambria"/>
          <w:noProof/>
        </w:rPr>
        <w:t>[16]</w:t>
      </w:r>
      <w:r w:rsidRPr="0000315F">
        <w:rPr>
          <w:rFonts w:ascii="Cambria" w:hAnsi="Cambria"/>
          <w:noProof/>
        </w:rPr>
        <w:tab/>
        <w:t xml:space="preserve">Enonic. (2013). </w:t>
      </w:r>
      <w:r w:rsidRPr="0000315F">
        <w:rPr>
          <w:rFonts w:ascii="Cambria" w:hAnsi="Cambria"/>
          <w:i/>
          <w:noProof/>
        </w:rPr>
        <w:t>Listen to our customers</w:t>
      </w:r>
      <w:r w:rsidRPr="0000315F">
        <w:rPr>
          <w:rFonts w:ascii="Cambria" w:hAnsi="Cambria"/>
          <w:noProof/>
        </w:rPr>
        <w:t>. Available: https://enonic.com/en/home/reference-customers</w:t>
      </w:r>
      <w:bookmarkEnd w:id="15"/>
    </w:p>
    <w:p w14:paraId="4CCA7864" w14:textId="77777777" w:rsidR="0000315F" w:rsidRPr="0000315F" w:rsidRDefault="0000315F" w:rsidP="00B06226">
      <w:pPr>
        <w:spacing w:line="360" w:lineRule="auto"/>
        <w:ind w:left="720" w:hanging="720"/>
        <w:jc w:val="both"/>
        <w:rPr>
          <w:rFonts w:ascii="Cambria" w:hAnsi="Cambria"/>
          <w:noProof/>
        </w:rPr>
      </w:pPr>
      <w:bookmarkStart w:id="16" w:name="_ENREF_17"/>
      <w:r w:rsidRPr="0000315F">
        <w:rPr>
          <w:rFonts w:ascii="Cambria" w:hAnsi="Cambria"/>
          <w:noProof/>
        </w:rPr>
        <w:t>[17]</w:t>
      </w:r>
      <w:r w:rsidRPr="0000315F">
        <w:rPr>
          <w:rFonts w:ascii="Cambria" w:hAnsi="Cambria"/>
          <w:noProof/>
        </w:rPr>
        <w:tab/>
        <w:t xml:space="preserve">Enonic. (2013). </w:t>
      </w:r>
      <w:r w:rsidRPr="0000315F">
        <w:rPr>
          <w:rFonts w:ascii="Cambria" w:hAnsi="Cambria"/>
          <w:i/>
          <w:noProof/>
        </w:rPr>
        <w:t>Device Classification</w:t>
      </w:r>
      <w:r w:rsidRPr="0000315F">
        <w:rPr>
          <w:rFonts w:ascii="Cambria" w:hAnsi="Cambria"/>
          <w:noProof/>
        </w:rPr>
        <w:t>. Available: https://enonic.com/en/docs/enonic-cms-47?page=Device+Classification</w:t>
      </w:r>
      <w:bookmarkEnd w:id="16"/>
    </w:p>
    <w:p w14:paraId="6278E552" w14:textId="77777777" w:rsidR="0000315F" w:rsidRPr="0000315F" w:rsidRDefault="0000315F" w:rsidP="00B06226">
      <w:pPr>
        <w:spacing w:line="360" w:lineRule="auto"/>
        <w:ind w:left="720" w:hanging="720"/>
        <w:jc w:val="both"/>
        <w:rPr>
          <w:rFonts w:ascii="Cambria" w:hAnsi="Cambria"/>
          <w:noProof/>
        </w:rPr>
      </w:pPr>
      <w:bookmarkStart w:id="17" w:name="_ENREF_18"/>
      <w:r w:rsidRPr="0000315F">
        <w:rPr>
          <w:rFonts w:ascii="Cambria" w:hAnsi="Cambria"/>
          <w:noProof/>
        </w:rPr>
        <w:t>[18]</w:t>
      </w:r>
      <w:r w:rsidRPr="0000315F">
        <w:rPr>
          <w:rFonts w:ascii="Cambria" w:hAnsi="Cambria"/>
          <w:noProof/>
        </w:rPr>
        <w:tab/>
        <w:t xml:space="preserve">J. Grigsby, "Our Content Management Systems are the Mainframes of the Mobile Era," in </w:t>
      </w:r>
      <w:r w:rsidRPr="0000315F">
        <w:rPr>
          <w:rFonts w:ascii="Cambria" w:hAnsi="Cambria"/>
          <w:i/>
          <w:noProof/>
        </w:rPr>
        <w:t>Cloud Four Blog</w:t>
      </w:r>
      <w:r w:rsidRPr="0000315F">
        <w:rPr>
          <w:rFonts w:ascii="Cambria" w:hAnsi="Cambria"/>
          <w:noProof/>
        </w:rPr>
        <w:t xml:space="preserve"> vol. 2012, ed, 2012.</w:t>
      </w:r>
      <w:bookmarkEnd w:id="17"/>
    </w:p>
    <w:p w14:paraId="1B55D796" w14:textId="77777777" w:rsidR="0000315F" w:rsidRPr="0000315F" w:rsidRDefault="0000315F" w:rsidP="00B06226">
      <w:pPr>
        <w:spacing w:line="360" w:lineRule="auto"/>
        <w:ind w:left="720" w:hanging="720"/>
        <w:jc w:val="both"/>
        <w:rPr>
          <w:rFonts w:ascii="Cambria" w:hAnsi="Cambria"/>
          <w:noProof/>
        </w:rPr>
      </w:pPr>
      <w:bookmarkStart w:id="18" w:name="_ENREF_19"/>
      <w:r w:rsidRPr="0000315F">
        <w:rPr>
          <w:rFonts w:ascii="Cambria" w:hAnsi="Cambria"/>
          <w:noProof/>
        </w:rPr>
        <w:t>[19]</w:t>
      </w:r>
      <w:r w:rsidRPr="0000315F">
        <w:rPr>
          <w:rFonts w:ascii="Cambria" w:hAnsi="Cambria"/>
          <w:noProof/>
        </w:rPr>
        <w:tab/>
        <w:t xml:space="preserve">J. A. Sæterås, "Next steps of Responsive Web Design," in </w:t>
      </w:r>
      <w:r w:rsidRPr="0000315F">
        <w:rPr>
          <w:rFonts w:ascii="Cambria" w:hAnsi="Cambria"/>
          <w:i/>
          <w:noProof/>
        </w:rPr>
        <w:t>mpulp</w:t>
      </w:r>
      <w:r w:rsidRPr="0000315F">
        <w:rPr>
          <w:rFonts w:ascii="Cambria" w:hAnsi="Cambria"/>
          <w:noProof/>
        </w:rPr>
        <w:t xml:space="preserve"> vol. 2012, ed, 2011.</w:t>
      </w:r>
      <w:bookmarkEnd w:id="18"/>
    </w:p>
    <w:p w14:paraId="08FEEC15" w14:textId="5478ED91" w:rsidR="0000315F" w:rsidRPr="0000315F" w:rsidRDefault="0000315F" w:rsidP="00B06226">
      <w:pPr>
        <w:spacing w:line="360" w:lineRule="auto"/>
        <w:ind w:left="720" w:hanging="720"/>
        <w:jc w:val="both"/>
        <w:rPr>
          <w:rFonts w:ascii="Cambria" w:hAnsi="Cambria"/>
          <w:noProof/>
        </w:rPr>
      </w:pPr>
      <w:bookmarkStart w:id="19" w:name="_ENREF_20"/>
      <w:r w:rsidRPr="0000315F">
        <w:rPr>
          <w:rFonts w:ascii="Cambria" w:hAnsi="Cambria"/>
          <w:noProof/>
        </w:rPr>
        <w:t>[20]</w:t>
      </w:r>
      <w:r w:rsidRPr="0000315F">
        <w:rPr>
          <w:rFonts w:ascii="Cambria" w:hAnsi="Cambria"/>
          <w:noProof/>
        </w:rPr>
        <w:tab/>
        <w:t xml:space="preserve">dotCMS. (2013). </w:t>
      </w:r>
      <w:r w:rsidRPr="0000315F">
        <w:rPr>
          <w:rFonts w:ascii="Cambria" w:hAnsi="Cambria"/>
          <w:i/>
          <w:noProof/>
        </w:rPr>
        <w:t>dotCMS Home Page</w:t>
      </w:r>
      <w:r w:rsidRPr="0000315F">
        <w:rPr>
          <w:rFonts w:ascii="Cambria" w:hAnsi="Cambria"/>
          <w:noProof/>
        </w:rPr>
        <w:t xml:space="preserve">. Available: </w:t>
      </w:r>
      <w:bookmarkEnd w:id="19"/>
      <w:r>
        <w:rPr>
          <w:rFonts w:ascii="Cambria" w:hAnsi="Cambria"/>
          <w:noProof/>
        </w:rPr>
        <w:fldChar w:fldCharType="begin"/>
      </w:r>
      <w:r>
        <w:rPr>
          <w:rFonts w:ascii="Cambria" w:hAnsi="Cambria"/>
          <w:noProof/>
        </w:rPr>
        <w:instrText xml:space="preserve"> HYPERLINK "http://dotcms.com/" </w:instrText>
      </w:r>
      <w:r>
        <w:rPr>
          <w:rFonts w:ascii="Cambria" w:hAnsi="Cambria"/>
          <w:noProof/>
        </w:rPr>
        <w:fldChar w:fldCharType="separate"/>
      </w:r>
      <w:r w:rsidRPr="0000315F">
        <w:rPr>
          <w:rStyle w:val="Hyperlink"/>
          <w:noProof/>
        </w:rPr>
        <w:t>http://dotcms.com/</w:t>
      </w:r>
      <w:r>
        <w:rPr>
          <w:rFonts w:ascii="Cambria" w:hAnsi="Cambria"/>
          <w:noProof/>
        </w:rPr>
        <w:fldChar w:fldCharType="end"/>
      </w:r>
    </w:p>
    <w:p w14:paraId="2590DA45" w14:textId="1BC4C269" w:rsidR="0000315F" w:rsidRPr="0000315F" w:rsidRDefault="0000315F" w:rsidP="00B06226">
      <w:pPr>
        <w:spacing w:line="360" w:lineRule="auto"/>
        <w:ind w:left="720" w:hanging="720"/>
        <w:jc w:val="both"/>
        <w:rPr>
          <w:rFonts w:ascii="Cambria" w:hAnsi="Cambria"/>
          <w:noProof/>
        </w:rPr>
      </w:pPr>
      <w:bookmarkStart w:id="20" w:name="_ENREF_21"/>
      <w:r w:rsidRPr="0000315F">
        <w:rPr>
          <w:rFonts w:ascii="Cambria" w:hAnsi="Cambria"/>
          <w:noProof/>
        </w:rPr>
        <w:t>[21]</w:t>
      </w:r>
      <w:r w:rsidRPr="0000315F">
        <w:rPr>
          <w:rFonts w:ascii="Cambria" w:hAnsi="Cambria"/>
          <w:noProof/>
        </w:rPr>
        <w:tab/>
        <w:t xml:space="preserve">D. Crockford. (2009). </w:t>
      </w:r>
      <w:r w:rsidRPr="0000315F">
        <w:rPr>
          <w:rFonts w:ascii="Cambria" w:hAnsi="Cambria"/>
          <w:i/>
          <w:noProof/>
        </w:rPr>
        <w:t>Introducing JSON</w:t>
      </w:r>
      <w:r w:rsidRPr="0000315F">
        <w:rPr>
          <w:rFonts w:ascii="Cambria" w:hAnsi="Cambria"/>
          <w:noProof/>
        </w:rPr>
        <w:t xml:space="preserve">. Available: </w:t>
      </w:r>
      <w:bookmarkEnd w:id="20"/>
      <w:r>
        <w:rPr>
          <w:rFonts w:ascii="Cambria" w:hAnsi="Cambria"/>
          <w:noProof/>
        </w:rPr>
        <w:fldChar w:fldCharType="begin"/>
      </w:r>
      <w:r>
        <w:rPr>
          <w:rFonts w:ascii="Cambria" w:hAnsi="Cambria"/>
          <w:noProof/>
        </w:rPr>
        <w:instrText xml:space="preserve"> HYPERLINK "http://json.org/" </w:instrText>
      </w:r>
      <w:r>
        <w:rPr>
          <w:rFonts w:ascii="Cambria" w:hAnsi="Cambria"/>
          <w:noProof/>
        </w:rPr>
        <w:fldChar w:fldCharType="separate"/>
      </w:r>
      <w:r w:rsidRPr="0000315F">
        <w:rPr>
          <w:rStyle w:val="Hyperlink"/>
          <w:noProof/>
        </w:rPr>
        <w:t>http://json.org/</w:t>
      </w:r>
      <w:r>
        <w:rPr>
          <w:rFonts w:ascii="Cambria" w:hAnsi="Cambria"/>
          <w:noProof/>
        </w:rPr>
        <w:fldChar w:fldCharType="end"/>
      </w:r>
    </w:p>
    <w:p w14:paraId="78E4F5E6" w14:textId="77777777" w:rsidR="0000315F" w:rsidRPr="0000315F" w:rsidRDefault="0000315F" w:rsidP="00B06226">
      <w:pPr>
        <w:spacing w:line="360" w:lineRule="auto"/>
        <w:ind w:left="720" w:hanging="720"/>
        <w:jc w:val="both"/>
        <w:rPr>
          <w:rFonts w:ascii="Cambria" w:hAnsi="Cambria"/>
          <w:noProof/>
        </w:rPr>
      </w:pPr>
      <w:bookmarkStart w:id="21" w:name="_ENREF_22"/>
      <w:r w:rsidRPr="0000315F">
        <w:rPr>
          <w:rFonts w:ascii="Cambria" w:hAnsi="Cambria"/>
          <w:noProof/>
        </w:rPr>
        <w:t>[22]</w:t>
      </w:r>
      <w:r w:rsidRPr="0000315F">
        <w:rPr>
          <w:rFonts w:ascii="Cambria" w:hAnsi="Cambria"/>
          <w:noProof/>
        </w:rPr>
        <w:tab/>
        <w:t xml:space="preserve">Mozilla. (2013). </w:t>
      </w:r>
      <w:r w:rsidRPr="0000315F">
        <w:rPr>
          <w:rFonts w:ascii="Cambria" w:hAnsi="Cambria"/>
          <w:i/>
          <w:noProof/>
        </w:rPr>
        <w:t>window.navigator</w:t>
      </w:r>
      <w:r w:rsidRPr="0000315F">
        <w:rPr>
          <w:rFonts w:ascii="Cambria" w:hAnsi="Cambria"/>
          <w:noProof/>
        </w:rPr>
        <w:t>. Available: https://developer.mozilla.org/en-US/docs/DOM/window.navigator</w:t>
      </w:r>
      <w:bookmarkEnd w:id="21"/>
    </w:p>
    <w:p w14:paraId="063E9302" w14:textId="77777777" w:rsidR="0000315F" w:rsidRPr="0000315F" w:rsidRDefault="0000315F" w:rsidP="00B06226">
      <w:pPr>
        <w:spacing w:line="360" w:lineRule="auto"/>
        <w:ind w:left="720" w:hanging="720"/>
        <w:jc w:val="both"/>
        <w:rPr>
          <w:rFonts w:ascii="Cambria" w:hAnsi="Cambria"/>
          <w:noProof/>
        </w:rPr>
      </w:pPr>
      <w:bookmarkStart w:id="22" w:name="_ENREF_23"/>
      <w:r w:rsidRPr="0000315F">
        <w:rPr>
          <w:rFonts w:ascii="Cambria" w:hAnsi="Cambria"/>
          <w:noProof/>
        </w:rPr>
        <w:t>[23]</w:t>
      </w:r>
      <w:r w:rsidRPr="0000315F">
        <w:rPr>
          <w:rFonts w:ascii="Cambria" w:hAnsi="Cambria"/>
          <w:noProof/>
        </w:rPr>
        <w:tab/>
        <w:t xml:space="preserve">Mozilla. (2012). </w:t>
      </w:r>
      <w:r w:rsidRPr="0000315F">
        <w:rPr>
          <w:rFonts w:ascii="Cambria" w:hAnsi="Cambria"/>
          <w:i/>
          <w:noProof/>
        </w:rPr>
        <w:t>window.navigator.appName</w:t>
      </w:r>
      <w:r w:rsidRPr="0000315F">
        <w:rPr>
          <w:rFonts w:ascii="Cambria" w:hAnsi="Cambria"/>
          <w:noProof/>
        </w:rPr>
        <w:t>. Available: https://developer.mozilla.org/en-US/docs/DOM/window.navigator.appName</w:t>
      </w:r>
      <w:bookmarkEnd w:id="22"/>
    </w:p>
    <w:p w14:paraId="2287724C" w14:textId="69706C37" w:rsidR="0000315F" w:rsidRPr="0000315F" w:rsidRDefault="0000315F" w:rsidP="00B06226">
      <w:pPr>
        <w:spacing w:line="360" w:lineRule="auto"/>
        <w:ind w:left="720" w:hanging="720"/>
        <w:jc w:val="both"/>
        <w:rPr>
          <w:rFonts w:ascii="Cambria" w:hAnsi="Cambria"/>
          <w:noProof/>
        </w:rPr>
      </w:pPr>
      <w:bookmarkStart w:id="23" w:name="_ENREF_24"/>
      <w:r w:rsidRPr="0000315F">
        <w:rPr>
          <w:rFonts w:ascii="Cambria" w:hAnsi="Cambria"/>
          <w:noProof/>
        </w:rPr>
        <w:t>[24]</w:t>
      </w:r>
      <w:r w:rsidRPr="0000315F">
        <w:rPr>
          <w:rFonts w:ascii="Cambria" w:hAnsi="Cambria"/>
          <w:noProof/>
        </w:rPr>
        <w:tab/>
        <w:t xml:space="preserve">Apache. (2011). </w:t>
      </w:r>
      <w:r w:rsidRPr="0000315F">
        <w:rPr>
          <w:rFonts w:ascii="Cambria" w:hAnsi="Cambria"/>
          <w:i/>
          <w:noProof/>
        </w:rPr>
        <w:t>Forward and Reverse Proxies</w:t>
      </w:r>
      <w:r w:rsidRPr="0000315F">
        <w:rPr>
          <w:rFonts w:ascii="Cambria" w:hAnsi="Cambria"/>
          <w:noProof/>
        </w:rPr>
        <w:t xml:space="preserve">. Available: </w:t>
      </w:r>
      <w:bookmarkEnd w:id="23"/>
      <w:r>
        <w:rPr>
          <w:rFonts w:ascii="Cambria" w:hAnsi="Cambria"/>
          <w:noProof/>
        </w:rPr>
        <w:fldChar w:fldCharType="begin"/>
      </w:r>
      <w:r>
        <w:rPr>
          <w:rFonts w:ascii="Cambria" w:hAnsi="Cambria"/>
          <w:noProof/>
        </w:rPr>
        <w:instrText xml:space="preserve"> HYPERLINK "http://httpd.apache.org/docs/2.0/mod/mod_proxy.html#forwardreverse" </w:instrText>
      </w:r>
      <w:r>
        <w:rPr>
          <w:rFonts w:ascii="Cambria" w:hAnsi="Cambria"/>
          <w:noProof/>
        </w:rPr>
        <w:fldChar w:fldCharType="separate"/>
      </w:r>
      <w:r w:rsidRPr="0000315F">
        <w:rPr>
          <w:rStyle w:val="Hyperlink"/>
          <w:noProof/>
        </w:rPr>
        <w:t>http://httpd.apache.org/docs/2.0/mod/mod_proxy.html - forwardreverse</w:t>
      </w:r>
      <w:r>
        <w:rPr>
          <w:rFonts w:ascii="Cambria" w:hAnsi="Cambria"/>
          <w:noProof/>
        </w:rPr>
        <w:fldChar w:fldCharType="end"/>
      </w:r>
    </w:p>
    <w:p w14:paraId="7142A886" w14:textId="77777777" w:rsidR="0000315F" w:rsidRPr="0000315F" w:rsidRDefault="0000315F" w:rsidP="00B06226">
      <w:pPr>
        <w:spacing w:line="360" w:lineRule="auto"/>
        <w:ind w:left="720" w:hanging="720"/>
        <w:jc w:val="both"/>
        <w:rPr>
          <w:rFonts w:ascii="Cambria" w:hAnsi="Cambria"/>
          <w:noProof/>
        </w:rPr>
      </w:pPr>
      <w:bookmarkStart w:id="24" w:name="_ENREF_25"/>
      <w:r w:rsidRPr="0000315F">
        <w:rPr>
          <w:rFonts w:ascii="Cambria" w:hAnsi="Cambria"/>
          <w:noProof/>
        </w:rPr>
        <w:t>[25]</w:t>
      </w:r>
      <w:r w:rsidRPr="0000315F">
        <w:rPr>
          <w:rFonts w:ascii="Cambria" w:hAnsi="Cambria"/>
          <w:noProof/>
        </w:rPr>
        <w:tab/>
        <w:t xml:space="preserve">M. Murphy and M. Meeker, "Top mobile internet trends," </w:t>
      </w:r>
      <w:r w:rsidRPr="0000315F">
        <w:rPr>
          <w:rFonts w:ascii="Cambria" w:hAnsi="Cambria"/>
          <w:i/>
          <w:noProof/>
        </w:rPr>
        <w:t xml:space="preserve">KPCB Relationship Capital, </w:t>
      </w:r>
      <w:r w:rsidRPr="0000315F">
        <w:rPr>
          <w:rFonts w:ascii="Cambria" w:hAnsi="Cambria"/>
          <w:noProof/>
        </w:rPr>
        <w:t>2011.</w:t>
      </w:r>
      <w:bookmarkEnd w:id="24"/>
    </w:p>
    <w:p w14:paraId="560B0F94" w14:textId="77777777" w:rsidR="0000315F" w:rsidRPr="0000315F" w:rsidRDefault="0000315F" w:rsidP="00B06226">
      <w:pPr>
        <w:spacing w:line="360" w:lineRule="auto"/>
        <w:ind w:left="720" w:hanging="720"/>
        <w:jc w:val="both"/>
        <w:rPr>
          <w:rFonts w:ascii="Cambria" w:hAnsi="Cambria"/>
          <w:noProof/>
        </w:rPr>
      </w:pPr>
      <w:bookmarkStart w:id="25" w:name="_ENREF_26"/>
      <w:r w:rsidRPr="0000315F">
        <w:rPr>
          <w:rFonts w:ascii="Cambria" w:hAnsi="Cambria"/>
          <w:noProof/>
        </w:rPr>
        <w:t>[26]</w:t>
      </w:r>
      <w:r w:rsidRPr="0000315F">
        <w:rPr>
          <w:rFonts w:ascii="Cambria" w:hAnsi="Cambria"/>
          <w:noProof/>
        </w:rPr>
        <w:tab/>
        <w:t xml:space="preserve">E. Marcotte, </w:t>
      </w:r>
      <w:r w:rsidRPr="0000315F">
        <w:rPr>
          <w:rFonts w:ascii="Cambria" w:hAnsi="Cambria"/>
          <w:i/>
          <w:noProof/>
        </w:rPr>
        <w:t>Responsive Web Design</w:t>
      </w:r>
      <w:r w:rsidRPr="0000315F">
        <w:rPr>
          <w:rFonts w:ascii="Cambria" w:hAnsi="Cambria"/>
          <w:noProof/>
        </w:rPr>
        <w:t>, 2011.</w:t>
      </w:r>
      <w:bookmarkEnd w:id="25"/>
    </w:p>
    <w:p w14:paraId="790E9DCF" w14:textId="77777777" w:rsidR="0000315F" w:rsidRPr="0000315F" w:rsidRDefault="0000315F" w:rsidP="00B06226">
      <w:pPr>
        <w:spacing w:line="360" w:lineRule="auto"/>
        <w:ind w:left="720" w:hanging="720"/>
        <w:jc w:val="both"/>
        <w:rPr>
          <w:rFonts w:ascii="Cambria" w:hAnsi="Cambria"/>
          <w:noProof/>
        </w:rPr>
      </w:pPr>
      <w:bookmarkStart w:id="26" w:name="_ENREF_27"/>
      <w:r w:rsidRPr="0000315F">
        <w:rPr>
          <w:rFonts w:ascii="Cambria" w:hAnsi="Cambria"/>
          <w:noProof/>
        </w:rPr>
        <w:t>[27]</w:t>
      </w:r>
      <w:r w:rsidRPr="0000315F">
        <w:rPr>
          <w:rFonts w:ascii="Cambria" w:hAnsi="Cambria"/>
          <w:noProof/>
        </w:rPr>
        <w:tab/>
        <w:t xml:space="preserve">R. Thomas, "Architectural Styles and the Design of Network-based Software Architectures - Chapter 5," </w:t>
      </w:r>
      <w:r w:rsidRPr="0000315F">
        <w:rPr>
          <w:rFonts w:ascii="Cambria" w:hAnsi="Cambria"/>
          <w:i/>
          <w:noProof/>
        </w:rPr>
        <w:t xml:space="preserve">Irvine: University of California, </w:t>
      </w:r>
      <w:r w:rsidRPr="0000315F">
        <w:rPr>
          <w:rFonts w:ascii="Cambria" w:hAnsi="Cambria"/>
          <w:noProof/>
        </w:rPr>
        <w:t>pp. 76-105, 2000.</w:t>
      </w:r>
      <w:bookmarkEnd w:id="26"/>
    </w:p>
    <w:p w14:paraId="511B77CB" w14:textId="147574CD" w:rsidR="0000315F" w:rsidRDefault="0000315F" w:rsidP="00B06226">
      <w:pPr>
        <w:spacing w:line="360" w:lineRule="auto"/>
        <w:jc w:val="both"/>
        <w:rPr>
          <w:rFonts w:ascii="Cambria" w:hAnsi="Cambria"/>
          <w:noProof/>
        </w:rPr>
      </w:pPr>
    </w:p>
    <w:p w14:paraId="6EFDAE6B" w14:textId="31923582" w:rsidR="00E81FE1" w:rsidRPr="00E81FE1" w:rsidRDefault="00E81FE1" w:rsidP="00B06226">
      <w:pPr>
        <w:spacing w:line="360" w:lineRule="auto"/>
        <w:jc w:val="both"/>
      </w:pPr>
      <w:r>
        <w:fldChar w:fldCharType="end"/>
      </w:r>
      <w:bookmarkStart w:id="27" w:name="_GoBack"/>
      <w:bookmarkEnd w:id="27"/>
    </w:p>
    <w:sectPr w:rsidR="00E81FE1" w:rsidRPr="00E81FE1" w:rsidSect="000D7072">
      <w:pgSz w:w="11900" w:h="16840"/>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1&lt;/item&gt;&lt;item&gt;3&lt;/item&gt;&lt;item&gt;4&lt;/item&gt;&lt;item&gt;5&lt;/item&gt;&lt;item&gt;6&lt;/item&gt;&lt;item&gt;11&lt;/item&gt;&lt;item&gt;13&lt;/item&gt;&lt;item&gt;14&lt;/item&gt;&lt;item&gt;15&lt;/item&gt;&lt;item&gt;16&lt;/item&gt;&lt;item&gt;18&lt;/item&gt;&lt;item&gt;28&lt;/item&gt;&lt;item&gt;29&lt;/item&gt;&lt;item&gt;33&lt;/item&gt;&lt;item&gt;39&lt;/item&gt;&lt;item&gt;42&lt;/item&gt;&lt;item&gt;59&lt;/item&gt;&lt;item&gt;63&lt;/item&gt;&lt;item&gt;66&lt;/item&gt;&lt;item&gt;70&lt;/item&gt;&lt;item&gt;71&lt;/item&gt;&lt;item&gt;72&lt;/item&gt;&lt;item&gt;73&lt;/item&gt;&lt;item&gt;75&lt;/item&gt;&lt;item&gt;76&lt;/item&gt;&lt;item&gt;80&lt;/item&gt;&lt;item&gt;81&lt;/item&gt;&lt;/record-ids&gt;&lt;/item&gt;&lt;/Libraries&gt;"/>
  </w:docVars>
  <w:rsids>
    <w:rsidRoot w:val="00994360"/>
    <w:rsid w:val="000012EC"/>
    <w:rsid w:val="0000315F"/>
    <w:rsid w:val="00003BA5"/>
    <w:rsid w:val="00004A46"/>
    <w:rsid w:val="00012021"/>
    <w:rsid w:val="000166D9"/>
    <w:rsid w:val="00017284"/>
    <w:rsid w:val="000243BA"/>
    <w:rsid w:val="0003044D"/>
    <w:rsid w:val="0003175C"/>
    <w:rsid w:val="00032E21"/>
    <w:rsid w:val="00032ED5"/>
    <w:rsid w:val="00036D9C"/>
    <w:rsid w:val="00036FC4"/>
    <w:rsid w:val="000403B1"/>
    <w:rsid w:val="000416F8"/>
    <w:rsid w:val="00047D51"/>
    <w:rsid w:val="00051C65"/>
    <w:rsid w:val="0005321E"/>
    <w:rsid w:val="0005787F"/>
    <w:rsid w:val="00067A54"/>
    <w:rsid w:val="0007363C"/>
    <w:rsid w:val="00080685"/>
    <w:rsid w:val="00082BBB"/>
    <w:rsid w:val="00082D9B"/>
    <w:rsid w:val="00087108"/>
    <w:rsid w:val="0009114E"/>
    <w:rsid w:val="0009445B"/>
    <w:rsid w:val="0009698F"/>
    <w:rsid w:val="0009764C"/>
    <w:rsid w:val="000A227A"/>
    <w:rsid w:val="000A4F0D"/>
    <w:rsid w:val="000A5DCA"/>
    <w:rsid w:val="000B0854"/>
    <w:rsid w:val="000B1908"/>
    <w:rsid w:val="000B4DE8"/>
    <w:rsid w:val="000B728A"/>
    <w:rsid w:val="000C1374"/>
    <w:rsid w:val="000C194B"/>
    <w:rsid w:val="000C23F7"/>
    <w:rsid w:val="000C3253"/>
    <w:rsid w:val="000C719E"/>
    <w:rsid w:val="000D05AD"/>
    <w:rsid w:val="000D0B7A"/>
    <w:rsid w:val="000D25DB"/>
    <w:rsid w:val="000D30AB"/>
    <w:rsid w:val="000D7072"/>
    <w:rsid w:val="000D7570"/>
    <w:rsid w:val="000D7D63"/>
    <w:rsid w:val="000E02EF"/>
    <w:rsid w:val="000E24BB"/>
    <w:rsid w:val="000E4659"/>
    <w:rsid w:val="000E60ED"/>
    <w:rsid w:val="000E66C3"/>
    <w:rsid w:val="000F0BDB"/>
    <w:rsid w:val="000F3256"/>
    <w:rsid w:val="00101AFA"/>
    <w:rsid w:val="001061FA"/>
    <w:rsid w:val="00106DD3"/>
    <w:rsid w:val="001133D8"/>
    <w:rsid w:val="0011475C"/>
    <w:rsid w:val="00116B79"/>
    <w:rsid w:val="001220F9"/>
    <w:rsid w:val="00123981"/>
    <w:rsid w:val="001261FE"/>
    <w:rsid w:val="00127A8E"/>
    <w:rsid w:val="00131E0E"/>
    <w:rsid w:val="00132713"/>
    <w:rsid w:val="00132D88"/>
    <w:rsid w:val="00134A1B"/>
    <w:rsid w:val="00134FC7"/>
    <w:rsid w:val="00137161"/>
    <w:rsid w:val="00142F98"/>
    <w:rsid w:val="00146674"/>
    <w:rsid w:val="00147237"/>
    <w:rsid w:val="001530B5"/>
    <w:rsid w:val="001534CF"/>
    <w:rsid w:val="0015616A"/>
    <w:rsid w:val="00156A8B"/>
    <w:rsid w:val="00161DCC"/>
    <w:rsid w:val="00161E32"/>
    <w:rsid w:val="00163325"/>
    <w:rsid w:val="00165243"/>
    <w:rsid w:val="00167363"/>
    <w:rsid w:val="00170429"/>
    <w:rsid w:val="001725E1"/>
    <w:rsid w:val="00174EFB"/>
    <w:rsid w:val="0018425C"/>
    <w:rsid w:val="001862AB"/>
    <w:rsid w:val="00186EA0"/>
    <w:rsid w:val="0018702F"/>
    <w:rsid w:val="00187A88"/>
    <w:rsid w:val="001912F6"/>
    <w:rsid w:val="00191965"/>
    <w:rsid w:val="00194D28"/>
    <w:rsid w:val="00195657"/>
    <w:rsid w:val="001A1BB6"/>
    <w:rsid w:val="001A2165"/>
    <w:rsid w:val="001A5371"/>
    <w:rsid w:val="001A7B22"/>
    <w:rsid w:val="001B4C27"/>
    <w:rsid w:val="001B5210"/>
    <w:rsid w:val="001B6F8D"/>
    <w:rsid w:val="001C0435"/>
    <w:rsid w:val="001C0F88"/>
    <w:rsid w:val="001C330F"/>
    <w:rsid w:val="001C5400"/>
    <w:rsid w:val="001C780F"/>
    <w:rsid w:val="001D046E"/>
    <w:rsid w:val="001D485B"/>
    <w:rsid w:val="001E3864"/>
    <w:rsid w:val="001E5545"/>
    <w:rsid w:val="001E6F3A"/>
    <w:rsid w:val="001F1845"/>
    <w:rsid w:val="001F189A"/>
    <w:rsid w:val="001F5196"/>
    <w:rsid w:val="001F5BBD"/>
    <w:rsid w:val="001F7CEC"/>
    <w:rsid w:val="002008E0"/>
    <w:rsid w:val="00200EB8"/>
    <w:rsid w:val="002043C0"/>
    <w:rsid w:val="00206DE1"/>
    <w:rsid w:val="00213405"/>
    <w:rsid w:val="002142FE"/>
    <w:rsid w:val="002150AB"/>
    <w:rsid w:val="00215E9E"/>
    <w:rsid w:val="002170D5"/>
    <w:rsid w:val="00220332"/>
    <w:rsid w:val="00221AED"/>
    <w:rsid w:val="002226D5"/>
    <w:rsid w:val="00225FA4"/>
    <w:rsid w:val="00226D52"/>
    <w:rsid w:val="00231284"/>
    <w:rsid w:val="002325AD"/>
    <w:rsid w:val="00232CDC"/>
    <w:rsid w:val="0023518F"/>
    <w:rsid w:val="0023526A"/>
    <w:rsid w:val="00235C68"/>
    <w:rsid w:val="00237B2E"/>
    <w:rsid w:val="0024651D"/>
    <w:rsid w:val="00253B11"/>
    <w:rsid w:val="0025718B"/>
    <w:rsid w:val="00261958"/>
    <w:rsid w:val="00275167"/>
    <w:rsid w:val="00275409"/>
    <w:rsid w:val="0028105B"/>
    <w:rsid w:val="00281109"/>
    <w:rsid w:val="00285AD3"/>
    <w:rsid w:val="002920BF"/>
    <w:rsid w:val="00292152"/>
    <w:rsid w:val="0029324E"/>
    <w:rsid w:val="00293436"/>
    <w:rsid w:val="0029367F"/>
    <w:rsid w:val="002A0AF4"/>
    <w:rsid w:val="002A145B"/>
    <w:rsid w:val="002A1768"/>
    <w:rsid w:val="002A1829"/>
    <w:rsid w:val="002A1945"/>
    <w:rsid w:val="002A6F6D"/>
    <w:rsid w:val="002A7DC3"/>
    <w:rsid w:val="002B2676"/>
    <w:rsid w:val="002B4CD7"/>
    <w:rsid w:val="002C0033"/>
    <w:rsid w:val="002C08BC"/>
    <w:rsid w:val="002C22CF"/>
    <w:rsid w:val="002C3FD0"/>
    <w:rsid w:val="002C4B54"/>
    <w:rsid w:val="002D253B"/>
    <w:rsid w:val="002D339F"/>
    <w:rsid w:val="002D3B9F"/>
    <w:rsid w:val="002E33E9"/>
    <w:rsid w:val="002E4219"/>
    <w:rsid w:val="002E5292"/>
    <w:rsid w:val="002E53EB"/>
    <w:rsid w:val="002E60D3"/>
    <w:rsid w:val="002E6AB4"/>
    <w:rsid w:val="002E7A71"/>
    <w:rsid w:val="002F067F"/>
    <w:rsid w:val="002F1A76"/>
    <w:rsid w:val="002F23B9"/>
    <w:rsid w:val="002F27E6"/>
    <w:rsid w:val="002F2A7A"/>
    <w:rsid w:val="002F394C"/>
    <w:rsid w:val="002F3E1B"/>
    <w:rsid w:val="002F3F24"/>
    <w:rsid w:val="002F61F4"/>
    <w:rsid w:val="003005A8"/>
    <w:rsid w:val="003006CE"/>
    <w:rsid w:val="003018E2"/>
    <w:rsid w:val="003039B0"/>
    <w:rsid w:val="003064BA"/>
    <w:rsid w:val="00306567"/>
    <w:rsid w:val="00312145"/>
    <w:rsid w:val="00314432"/>
    <w:rsid w:val="003160D2"/>
    <w:rsid w:val="003177A0"/>
    <w:rsid w:val="00317DDC"/>
    <w:rsid w:val="00320C7C"/>
    <w:rsid w:val="00327356"/>
    <w:rsid w:val="00332063"/>
    <w:rsid w:val="00334D93"/>
    <w:rsid w:val="00336AA9"/>
    <w:rsid w:val="003407F3"/>
    <w:rsid w:val="003433F2"/>
    <w:rsid w:val="00344CE3"/>
    <w:rsid w:val="00347436"/>
    <w:rsid w:val="003530D9"/>
    <w:rsid w:val="00355A8F"/>
    <w:rsid w:val="00356302"/>
    <w:rsid w:val="00357E16"/>
    <w:rsid w:val="00361A6E"/>
    <w:rsid w:val="0036347B"/>
    <w:rsid w:val="00367488"/>
    <w:rsid w:val="00373131"/>
    <w:rsid w:val="003748E0"/>
    <w:rsid w:val="00376F46"/>
    <w:rsid w:val="00380EF5"/>
    <w:rsid w:val="003831C6"/>
    <w:rsid w:val="0038764A"/>
    <w:rsid w:val="00392CA0"/>
    <w:rsid w:val="00392DBB"/>
    <w:rsid w:val="0039730C"/>
    <w:rsid w:val="003A4C10"/>
    <w:rsid w:val="003A525F"/>
    <w:rsid w:val="003B686E"/>
    <w:rsid w:val="003D00A8"/>
    <w:rsid w:val="003D2A04"/>
    <w:rsid w:val="003E0A3A"/>
    <w:rsid w:val="003E1037"/>
    <w:rsid w:val="003E176A"/>
    <w:rsid w:val="003E3701"/>
    <w:rsid w:val="003F0200"/>
    <w:rsid w:val="003F1977"/>
    <w:rsid w:val="003F3521"/>
    <w:rsid w:val="003F3641"/>
    <w:rsid w:val="003F4CB6"/>
    <w:rsid w:val="00402522"/>
    <w:rsid w:val="00402743"/>
    <w:rsid w:val="00402890"/>
    <w:rsid w:val="004047CE"/>
    <w:rsid w:val="00404A65"/>
    <w:rsid w:val="00406AC5"/>
    <w:rsid w:val="004105FD"/>
    <w:rsid w:val="00411DCC"/>
    <w:rsid w:val="00417DCA"/>
    <w:rsid w:val="00426393"/>
    <w:rsid w:val="00426B6D"/>
    <w:rsid w:val="00430D0C"/>
    <w:rsid w:val="00430F1D"/>
    <w:rsid w:val="00431EE6"/>
    <w:rsid w:val="0043393D"/>
    <w:rsid w:val="00434C98"/>
    <w:rsid w:val="00437B9A"/>
    <w:rsid w:val="004506A6"/>
    <w:rsid w:val="00450B26"/>
    <w:rsid w:val="004515C6"/>
    <w:rsid w:val="00451B90"/>
    <w:rsid w:val="00455767"/>
    <w:rsid w:val="004560D2"/>
    <w:rsid w:val="00456474"/>
    <w:rsid w:val="00460092"/>
    <w:rsid w:val="004622E3"/>
    <w:rsid w:val="00464ADC"/>
    <w:rsid w:val="004658A1"/>
    <w:rsid w:val="00465C17"/>
    <w:rsid w:val="00466748"/>
    <w:rsid w:val="004704AC"/>
    <w:rsid w:val="00476A07"/>
    <w:rsid w:val="00481216"/>
    <w:rsid w:val="00483EA3"/>
    <w:rsid w:val="00485FB8"/>
    <w:rsid w:val="00487301"/>
    <w:rsid w:val="00487A84"/>
    <w:rsid w:val="004928F2"/>
    <w:rsid w:val="00492A64"/>
    <w:rsid w:val="004931D4"/>
    <w:rsid w:val="00495634"/>
    <w:rsid w:val="00495E65"/>
    <w:rsid w:val="00496580"/>
    <w:rsid w:val="004A08C2"/>
    <w:rsid w:val="004A1A68"/>
    <w:rsid w:val="004A5219"/>
    <w:rsid w:val="004A5E58"/>
    <w:rsid w:val="004B261E"/>
    <w:rsid w:val="004B2C38"/>
    <w:rsid w:val="004B2F91"/>
    <w:rsid w:val="004B5B3B"/>
    <w:rsid w:val="004C5367"/>
    <w:rsid w:val="004D3F3D"/>
    <w:rsid w:val="004D6AA2"/>
    <w:rsid w:val="004E324F"/>
    <w:rsid w:val="004E3493"/>
    <w:rsid w:val="004E55C8"/>
    <w:rsid w:val="004F35C2"/>
    <w:rsid w:val="004F4005"/>
    <w:rsid w:val="00501654"/>
    <w:rsid w:val="00502177"/>
    <w:rsid w:val="0050459E"/>
    <w:rsid w:val="00505945"/>
    <w:rsid w:val="005078D6"/>
    <w:rsid w:val="005078E9"/>
    <w:rsid w:val="0051387C"/>
    <w:rsid w:val="00516267"/>
    <w:rsid w:val="00526210"/>
    <w:rsid w:val="005316C9"/>
    <w:rsid w:val="005335C2"/>
    <w:rsid w:val="00534B9F"/>
    <w:rsid w:val="0054135A"/>
    <w:rsid w:val="005450B8"/>
    <w:rsid w:val="00550993"/>
    <w:rsid w:val="005513A5"/>
    <w:rsid w:val="00551AE3"/>
    <w:rsid w:val="00553113"/>
    <w:rsid w:val="005533B8"/>
    <w:rsid w:val="005610AB"/>
    <w:rsid w:val="005615D0"/>
    <w:rsid w:val="0056173A"/>
    <w:rsid w:val="00562469"/>
    <w:rsid w:val="005641E9"/>
    <w:rsid w:val="00570BF6"/>
    <w:rsid w:val="00573D34"/>
    <w:rsid w:val="00575DCC"/>
    <w:rsid w:val="005804F6"/>
    <w:rsid w:val="00580564"/>
    <w:rsid w:val="00580821"/>
    <w:rsid w:val="00581204"/>
    <w:rsid w:val="00581D91"/>
    <w:rsid w:val="00581E76"/>
    <w:rsid w:val="00582493"/>
    <w:rsid w:val="0058688F"/>
    <w:rsid w:val="00586F33"/>
    <w:rsid w:val="005870FB"/>
    <w:rsid w:val="0059247F"/>
    <w:rsid w:val="00595EFA"/>
    <w:rsid w:val="00597188"/>
    <w:rsid w:val="005A0A25"/>
    <w:rsid w:val="005A2529"/>
    <w:rsid w:val="005A3874"/>
    <w:rsid w:val="005A434D"/>
    <w:rsid w:val="005A7C51"/>
    <w:rsid w:val="005B643D"/>
    <w:rsid w:val="005C1893"/>
    <w:rsid w:val="005C3711"/>
    <w:rsid w:val="005C391C"/>
    <w:rsid w:val="005C3EC6"/>
    <w:rsid w:val="005C6E2B"/>
    <w:rsid w:val="005C7BB5"/>
    <w:rsid w:val="005D2F14"/>
    <w:rsid w:val="005D6D16"/>
    <w:rsid w:val="005E0DEF"/>
    <w:rsid w:val="005E17A2"/>
    <w:rsid w:val="005E3912"/>
    <w:rsid w:val="005E48C7"/>
    <w:rsid w:val="005E6FA9"/>
    <w:rsid w:val="005F105D"/>
    <w:rsid w:val="005F1692"/>
    <w:rsid w:val="005F2E48"/>
    <w:rsid w:val="005F3DCF"/>
    <w:rsid w:val="005F48A1"/>
    <w:rsid w:val="005F4DD5"/>
    <w:rsid w:val="005F59B0"/>
    <w:rsid w:val="00600371"/>
    <w:rsid w:val="00601C0F"/>
    <w:rsid w:val="00603E4F"/>
    <w:rsid w:val="00610F77"/>
    <w:rsid w:val="006115BD"/>
    <w:rsid w:val="00612468"/>
    <w:rsid w:val="00622050"/>
    <w:rsid w:val="0063054B"/>
    <w:rsid w:val="00630E59"/>
    <w:rsid w:val="00631498"/>
    <w:rsid w:val="00631F8D"/>
    <w:rsid w:val="0063501D"/>
    <w:rsid w:val="00640704"/>
    <w:rsid w:val="00640F09"/>
    <w:rsid w:val="00642834"/>
    <w:rsid w:val="00645AC4"/>
    <w:rsid w:val="00646BDB"/>
    <w:rsid w:val="00650571"/>
    <w:rsid w:val="006512AC"/>
    <w:rsid w:val="00662415"/>
    <w:rsid w:val="00662C9A"/>
    <w:rsid w:val="006647B8"/>
    <w:rsid w:val="006648D6"/>
    <w:rsid w:val="00667063"/>
    <w:rsid w:val="006676E5"/>
    <w:rsid w:val="00670EA8"/>
    <w:rsid w:val="00671470"/>
    <w:rsid w:val="00675BF2"/>
    <w:rsid w:val="006769F7"/>
    <w:rsid w:val="006776D0"/>
    <w:rsid w:val="0068494F"/>
    <w:rsid w:val="00684AD7"/>
    <w:rsid w:val="0069393F"/>
    <w:rsid w:val="00695AAE"/>
    <w:rsid w:val="00697852"/>
    <w:rsid w:val="006A4E8B"/>
    <w:rsid w:val="006A7BAD"/>
    <w:rsid w:val="006A7E9E"/>
    <w:rsid w:val="006B19FA"/>
    <w:rsid w:val="006B1D04"/>
    <w:rsid w:val="006B1F42"/>
    <w:rsid w:val="006B47DD"/>
    <w:rsid w:val="006B5699"/>
    <w:rsid w:val="006B6F2D"/>
    <w:rsid w:val="006C1966"/>
    <w:rsid w:val="006C2341"/>
    <w:rsid w:val="006C387A"/>
    <w:rsid w:val="006C59A4"/>
    <w:rsid w:val="006C6808"/>
    <w:rsid w:val="006C6B44"/>
    <w:rsid w:val="006D0323"/>
    <w:rsid w:val="006D3FBC"/>
    <w:rsid w:val="006D404E"/>
    <w:rsid w:val="006D530E"/>
    <w:rsid w:val="006D5540"/>
    <w:rsid w:val="006D7C1B"/>
    <w:rsid w:val="006E4502"/>
    <w:rsid w:val="006E6609"/>
    <w:rsid w:val="006F0CFB"/>
    <w:rsid w:val="006F2747"/>
    <w:rsid w:val="006F545E"/>
    <w:rsid w:val="006F60C9"/>
    <w:rsid w:val="00701BA0"/>
    <w:rsid w:val="007022D1"/>
    <w:rsid w:val="00702F59"/>
    <w:rsid w:val="00706D9F"/>
    <w:rsid w:val="007116C5"/>
    <w:rsid w:val="007121CF"/>
    <w:rsid w:val="007219C7"/>
    <w:rsid w:val="00726006"/>
    <w:rsid w:val="00727740"/>
    <w:rsid w:val="0073508C"/>
    <w:rsid w:val="00737570"/>
    <w:rsid w:val="007379A1"/>
    <w:rsid w:val="0074396A"/>
    <w:rsid w:val="0074408B"/>
    <w:rsid w:val="0075341A"/>
    <w:rsid w:val="00756B70"/>
    <w:rsid w:val="00764FBE"/>
    <w:rsid w:val="00770E75"/>
    <w:rsid w:val="00771921"/>
    <w:rsid w:val="007730EE"/>
    <w:rsid w:val="007739FC"/>
    <w:rsid w:val="00774893"/>
    <w:rsid w:val="00776909"/>
    <w:rsid w:val="00777354"/>
    <w:rsid w:val="007775F9"/>
    <w:rsid w:val="007815BE"/>
    <w:rsid w:val="00781CC9"/>
    <w:rsid w:val="00784750"/>
    <w:rsid w:val="00784E8E"/>
    <w:rsid w:val="0079250A"/>
    <w:rsid w:val="00793965"/>
    <w:rsid w:val="0079577B"/>
    <w:rsid w:val="00797D5E"/>
    <w:rsid w:val="007A1332"/>
    <w:rsid w:val="007A3359"/>
    <w:rsid w:val="007C0A98"/>
    <w:rsid w:val="007C1382"/>
    <w:rsid w:val="007D0727"/>
    <w:rsid w:val="007D1B20"/>
    <w:rsid w:val="007E1819"/>
    <w:rsid w:val="007E3D1B"/>
    <w:rsid w:val="007E4F3D"/>
    <w:rsid w:val="007F25B2"/>
    <w:rsid w:val="008008D2"/>
    <w:rsid w:val="00804251"/>
    <w:rsid w:val="00805E8B"/>
    <w:rsid w:val="008113D3"/>
    <w:rsid w:val="00811A2D"/>
    <w:rsid w:val="00815820"/>
    <w:rsid w:val="008168EF"/>
    <w:rsid w:val="00816D3D"/>
    <w:rsid w:val="00816EEF"/>
    <w:rsid w:val="00817BB3"/>
    <w:rsid w:val="00823EB7"/>
    <w:rsid w:val="00824108"/>
    <w:rsid w:val="0082622F"/>
    <w:rsid w:val="00827AEC"/>
    <w:rsid w:val="00830C37"/>
    <w:rsid w:val="008325BA"/>
    <w:rsid w:val="00833696"/>
    <w:rsid w:val="00834EB3"/>
    <w:rsid w:val="00841367"/>
    <w:rsid w:val="00844827"/>
    <w:rsid w:val="008474C0"/>
    <w:rsid w:val="00851A6A"/>
    <w:rsid w:val="0085273D"/>
    <w:rsid w:val="00852C9D"/>
    <w:rsid w:val="008531D9"/>
    <w:rsid w:val="008574AA"/>
    <w:rsid w:val="00857C24"/>
    <w:rsid w:val="00866F0E"/>
    <w:rsid w:val="00870529"/>
    <w:rsid w:val="0087227F"/>
    <w:rsid w:val="00872DF9"/>
    <w:rsid w:val="0087383D"/>
    <w:rsid w:val="00882489"/>
    <w:rsid w:val="00887BB2"/>
    <w:rsid w:val="00891CB6"/>
    <w:rsid w:val="008924A1"/>
    <w:rsid w:val="008A2FAC"/>
    <w:rsid w:val="008A5F50"/>
    <w:rsid w:val="008A6859"/>
    <w:rsid w:val="008B418E"/>
    <w:rsid w:val="008B480A"/>
    <w:rsid w:val="008C0451"/>
    <w:rsid w:val="008C2487"/>
    <w:rsid w:val="008C3384"/>
    <w:rsid w:val="008C3BF4"/>
    <w:rsid w:val="008C68FB"/>
    <w:rsid w:val="008C7149"/>
    <w:rsid w:val="008D6602"/>
    <w:rsid w:val="008D7FB5"/>
    <w:rsid w:val="008E0C41"/>
    <w:rsid w:val="008E1072"/>
    <w:rsid w:val="008E1169"/>
    <w:rsid w:val="008E4466"/>
    <w:rsid w:val="008E49B5"/>
    <w:rsid w:val="008F32BE"/>
    <w:rsid w:val="008F40DF"/>
    <w:rsid w:val="008F4410"/>
    <w:rsid w:val="008F5363"/>
    <w:rsid w:val="00900A67"/>
    <w:rsid w:val="00900C01"/>
    <w:rsid w:val="00901C5F"/>
    <w:rsid w:val="0090372F"/>
    <w:rsid w:val="00906645"/>
    <w:rsid w:val="00906E4C"/>
    <w:rsid w:val="00910CB6"/>
    <w:rsid w:val="00911461"/>
    <w:rsid w:val="00912860"/>
    <w:rsid w:val="00914E36"/>
    <w:rsid w:val="00921D4C"/>
    <w:rsid w:val="00923140"/>
    <w:rsid w:val="00925448"/>
    <w:rsid w:val="0092796E"/>
    <w:rsid w:val="00927E0A"/>
    <w:rsid w:val="00930446"/>
    <w:rsid w:val="0093380F"/>
    <w:rsid w:val="00943092"/>
    <w:rsid w:val="00947266"/>
    <w:rsid w:val="00947D3B"/>
    <w:rsid w:val="00952B73"/>
    <w:rsid w:val="009536CE"/>
    <w:rsid w:val="00955165"/>
    <w:rsid w:val="009646D7"/>
    <w:rsid w:val="009676B4"/>
    <w:rsid w:val="00970470"/>
    <w:rsid w:val="0097066B"/>
    <w:rsid w:val="00972EAD"/>
    <w:rsid w:val="00976F45"/>
    <w:rsid w:val="00980FAA"/>
    <w:rsid w:val="00981021"/>
    <w:rsid w:val="009824EE"/>
    <w:rsid w:val="00987F9E"/>
    <w:rsid w:val="009904A6"/>
    <w:rsid w:val="00994039"/>
    <w:rsid w:val="00994360"/>
    <w:rsid w:val="0099679B"/>
    <w:rsid w:val="00997E9E"/>
    <w:rsid w:val="00997F47"/>
    <w:rsid w:val="009A0B36"/>
    <w:rsid w:val="009A6F1C"/>
    <w:rsid w:val="009B010E"/>
    <w:rsid w:val="009B1411"/>
    <w:rsid w:val="009B28D3"/>
    <w:rsid w:val="009B40B3"/>
    <w:rsid w:val="009C070D"/>
    <w:rsid w:val="009C5109"/>
    <w:rsid w:val="009C6B06"/>
    <w:rsid w:val="009C7C02"/>
    <w:rsid w:val="009D1A93"/>
    <w:rsid w:val="009D1E8E"/>
    <w:rsid w:val="009D2753"/>
    <w:rsid w:val="009D2B81"/>
    <w:rsid w:val="009D35F6"/>
    <w:rsid w:val="009D443B"/>
    <w:rsid w:val="009D4472"/>
    <w:rsid w:val="009D674D"/>
    <w:rsid w:val="009D720D"/>
    <w:rsid w:val="009E0A2A"/>
    <w:rsid w:val="009E0EC8"/>
    <w:rsid w:val="009E12B3"/>
    <w:rsid w:val="009E5D9B"/>
    <w:rsid w:val="009F125F"/>
    <w:rsid w:val="009F1FC7"/>
    <w:rsid w:val="00A00E43"/>
    <w:rsid w:val="00A020F2"/>
    <w:rsid w:val="00A07B47"/>
    <w:rsid w:val="00A12AD0"/>
    <w:rsid w:val="00A139A8"/>
    <w:rsid w:val="00A15CB5"/>
    <w:rsid w:val="00A17C2F"/>
    <w:rsid w:val="00A2076C"/>
    <w:rsid w:val="00A21B75"/>
    <w:rsid w:val="00A22AF3"/>
    <w:rsid w:val="00A22D90"/>
    <w:rsid w:val="00A23650"/>
    <w:rsid w:val="00A23781"/>
    <w:rsid w:val="00A238B8"/>
    <w:rsid w:val="00A275B0"/>
    <w:rsid w:val="00A3085B"/>
    <w:rsid w:val="00A343FA"/>
    <w:rsid w:val="00A34837"/>
    <w:rsid w:val="00A34E3D"/>
    <w:rsid w:val="00A34F7B"/>
    <w:rsid w:val="00A35383"/>
    <w:rsid w:val="00A37DEB"/>
    <w:rsid w:val="00A40823"/>
    <w:rsid w:val="00A438B3"/>
    <w:rsid w:val="00A43DDE"/>
    <w:rsid w:val="00A43F31"/>
    <w:rsid w:val="00A473E1"/>
    <w:rsid w:val="00A47958"/>
    <w:rsid w:val="00A52935"/>
    <w:rsid w:val="00A5327D"/>
    <w:rsid w:val="00A55BDC"/>
    <w:rsid w:val="00A602CD"/>
    <w:rsid w:val="00A60B43"/>
    <w:rsid w:val="00A63D27"/>
    <w:rsid w:val="00A63D45"/>
    <w:rsid w:val="00A678A3"/>
    <w:rsid w:val="00A71609"/>
    <w:rsid w:val="00A72DB1"/>
    <w:rsid w:val="00A81461"/>
    <w:rsid w:val="00A8284F"/>
    <w:rsid w:val="00A82B46"/>
    <w:rsid w:val="00A83A01"/>
    <w:rsid w:val="00A85B56"/>
    <w:rsid w:val="00A86AB9"/>
    <w:rsid w:val="00A87450"/>
    <w:rsid w:val="00A90281"/>
    <w:rsid w:val="00A90A8D"/>
    <w:rsid w:val="00A9176F"/>
    <w:rsid w:val="00A93C22"/>
    <w:rsid w:val="00A94303"/>
    <w:rsid w:val="00A94E9A"/>
    <w:rsid w:val="00A954DB"/>
    <w:rsid w:val="00AA0734"/>
    <w:rsid w:val="00AA1CA0"/>
    <w:rsid w:val="00AA3FDA"/>
    <w:rsid w:val="00AA46D1"/>
    <w:rsid w:val="00AA5441"/>
    <w:rsid w:val="00AA595A"/>
    <w:rsid w:val="00AA6390"/>
    <w:rsid w:val="00AB3DCE"/>
    <w:rsid w:val="00AB6F2D"/>
    <w:rsid w:val="00AB730A"/>
    <w:rsid w:val="00AB75FD"/>
    <w:rsid w:val="00AC1A47"/>
    <w:rsid w:val="00AC3360"/>
    <w:rsid w:val="00AC581A"/>
    <w:rsid w:val="00AD06A9"/>
    <w:rsid w:val="00AD515A"/>
    <w:rsid w:val="00AD7A27"/>
    <w:rsid w:val="00AE2004"/>
    <w:rsid w:val="00AE47D0"/>
    <w:rsid w:val="00AE6A84"/>
    <w:rsid w:val="00AF1001"/>
    <w:rsid w:val="00AF1661"/>
    <w:rsid w:val="00AF1DE2"/>
    <w:rsid w:val="00B03C04"/>
    <w:rsid w:val="00B060A7"/>
    <w:rsid w:val="00B06226"/>
    <w:rsid w:val="00B069F2"/>
    <w:rsid w:val="00B105D4"/>
    <w:rsid w:val="00B12BD9"/>
    <w:rsid w:val="00B16499"/>
    <w:rsid w:val="00B210A5"/>
    <w:rsid w:val="00B242D0"/>
    <w:rsid w:val="00B25B13"/>
    <w:rsid w:val="00B27AFC"/>
    <w:rsid w:val="00B31AC9"/>
    <w:rsid w:val="00B31FAE"/>
    <w:rsid w:val="00B3321F"/>
    <w:rsid w:val="00B34533"/>
    <w:rsid w:val="00B37BFA"/>
    <w:rsid w:val="00B40DC5"/>
    <w:rsid w:val="00B40FEF"/>
    <w:rsid w:val="00B43996"/>
    <w:rsid w:val="00B45D5B"/>
    <w:rsid w:val="00B53647"/>
    <w:rsid w:val="00B53F6D"/>
    <w:rsid w:val="00B5627B"/>
    <w:rsid w:val="00B61F06"/>
    <w:rsid w:val="00B72F6B"/>
    <w:rsid w:val="00B7399B"/>
    <w:rsid w:val="00B760CA"/>
    <w:rsid w:val="00B80663"/>
    <w:rsid w:val="00B815E8"/>
    <w:rsid w:val="00B85C53"/>
    <w:rsid w:val="00B873C5"/>
    <w:rsid w:val="00B938FC"/>
    <w:rsid w:val="00B967E9"/>
    <w:rsid w:val="00BA0F94"/>
    <w:rsid w:val="00BA1206"/>
    <w:rsid w:val="00BA302E"/>
    <w:rsid w:val="00BA3E31"/>
    <w:rsid w:val="00BA7A99"/>
    <w:rsid w:val="00BB174D"/>
    <w:rsid w:val="00BB5B01"/>
    <w:rsid w:val="00BB61AF"/>
    <w:rsid w:val="00BC2B8A"/>
    <w:rsid w:val="00BC3310"/>
    <w:rsid w:val="00BC34CD"/>
    <w:rsid w:val="00BC385F"/>
    <w:rsid w:val="00BC626A"/>
    <w:rsid w:val="00BE02ED"/>
    <w:rsid w:val="00BE4ADB"/>
    <w:rsid w:val="00BE5D9E"/>
    <w:rsid w:val="00BE7451"/>
    <w:rsid w:val="00BF2B6B"/>
    <w:rsid w:val="00C00150"/>
    <w:rsid w:val="00C00877"/>
    <w:rsid w:val="00C008FB"/>
    <w:rsid w:val="00C0317A"/>
    <w:rsid w:val="00C05793"/>
    <w:rsid w:val="00C071AD"/>
    <w:rsid w:val="00C07259"/>
    <w:rsid w:val="00C07704"/>
    <w:rsid w:val="00C07CCD"/>
    <w:rsid w:val="00C12F02"/>
    <w:rsid w:val="00C12F9B"/>
    <w:rsid w:val="00C145EC"/>
    <w:rsid w:val="00C159E2"/>
    <w:rsid w:val="00C16358"/>
    <w:rsid w:val="00C16A15"/>
    <w:rsid w:val="00C17413"/>
    <w:rsid w:val="00C24C8F"/>
    <w:rsid w:val="00C26AF2"/>
    <w:rsid w:val="00C30244"/>
    <w:rsid w:val="00C3069D"/>
    <w:rsid w:val="00C37CED"/>
    <w:rsid w:val="00C4158B"/>
    <w:rsid w:val="00C42DF2"/>
    <w:rsid w:val="00C44C78"/>
    <w:rsid w:val="00C55FD1"/>
    <w:rsid w:val="00C60ED9"/>
    <w:rsid w:val="00C63D50"/>
    <w:rsid w:val="00C64D43"/>
    <w:rsid w:val="00C6542A"/>
    <w:rsid w:val="00C667F4"/>
    <w:rsid w:val="00C7470A"/>
    <w:rsid w:val="00C74E1E"/>
    <w:rsid w:val="00C82FE5"/>
    <w:rsid w:val="00C8351D"/>
    <w:rsid w:val="00C84FCD"/>
    <w:rsid w:val="00C87AC2"/>
    <w:rsid w:val="00C87DDF"/>
    <w:rsid w:val="00C93146"/>
    <w:rsid w:val="00C9370E"/>
    <w:rsid w:val="00C9507F"/>
    <w:rsid w:val="00C95EB5"/>
    <w:rsid w:val="00C968C5"/>
    <w:rsid w:val="00C97CCC"/>
    <w:rsid w:val="00CA0309"/>
    <w:rsid w:val="00CA0D07"/>
    <w:rsid w:val="00CA3260"/>
    <w:rsid w:val="00CA35F8"/>
    <w:rsid w:val="00CA3CEC"/>
    <w:rsid w:val="00CA482E"/>
    <w:rsid w:val="00CA5004"/>
    <w:rsid w:val="00CB0416"/>
    <w:rsid w:val="00CC18E6"/>
    <w:rsid w:val="00CC33CB"/>
    <w:rsid w:val="00CC3664"/>
    <w:rsid w:val="00CC6125"/>
    <w:rsid w:val="00CC7FD5"/>
    <w:rsid w:val="00CD0B16"/>
    <w:rsid w:val="00CD46C5"/>
    <w:rsid w:val="00CD5082"/>
    <w:rsid w:val="00CD55DD"/>
    <w:rsid w:val="00CD6000"/>
    <w:rsid w:val="00CD6802"/>
    <w:rsid w:val="00CD6B39"/>
    <w:rsid w:val="00CD7A62"/>
    <w:rsid w:val="00CE2E33"/>
    <w:rsid w:val="00CE41D0"/>
    <w:rsid w:val="00CE4EFE"/>
    <w:rsid w:val="00CE51F6"/>
    <w:rsid w:val="00CF2521"/>
    <w:rsid w:val="00CF32D6"/>
    <w:rsid w:val="00CF4555"/>
    <w:rsid w:val="00CF6042"/>
    <w:rsid w:val="00CF731B"/>
    <w:rsid w:val="00D03E00"/>
    <w:rsid w:val="00D06231"/>
    <w:rsid w:val="00D06D80"/>
    <w:rsid w:val="00D06DE8"/>
    <w:rsid w:val="00D1162A"/>
    <w:rsid w:val="00D11ECF"/>
    <w:rsid w:val="00D176A1"/>
    <w:rsid w:val="00D222F9"/>
    <w:rsid w:val="00D227E3"/>
    <w:rsid w:val="00D31EBB"/>
    <w:rsid w:val="00D37A47"/>
    <w:rsid w:val="00D40B23"/>
    <w:rsid w:val="00D43D9A"/>
    <w:rsid w:val="00D566D0"/>
    <w:rsid w:val="00D56FC8"/>
    <w:rsid w:val="00D60E0E"/>
    <w:rsid w:val="00D67014"/>
    <w:rsid w:val="00D705FE"/>
    <w:rsid w:val="00D7481D"/>
    <w:rsid w:val="00D82671"/>
    <w:rsid w:val="00D850FF"/>
    <w:rsid w:val="00D90B42"/>
    <w:rsid w:val="00D91257"/>
    <w:rsid w:val="00D92F71"/>
    <w:rsid w:val="00D93A96"/>
    <w:rsid w:val="00D94EEE"/>
    <w:rsid w:val="00DA1CBD"/>
    <w:rsid w:val="00DA6A61"/>
    <w:rsid w:val="00DA7584"/>
    <w:rsid w:val="00DB03E3"/>
    <w:rsid w:val="00DB076F"/>
    <w:rsid w:val="00DB0A1A"/>
    <w:rsid w:val="00DB0BD4"/>
    <w:rsid w:val="00DB0C1E"/>
    <w:rsid w:val="00DB2B1A"/>
    <w:rsid w:val="00DB30D3"/>
    <w:rsid w:val="00DB5208"/>
    <w:rsid w:val="00DB6DEB"/>
    <w:rsid w:val="00DB72CE"/>
    <w:rsid w:val="00DC1945"/>
    <w:rsid w:val="00DC465D"/>
    <w:rsid w:val="00DD0029"/>
    <w:rsid w:val="00DD4919"/>
    <w:rsid w:val="00DD7925"/>
    <w:rsid w:val="00DE2A51"/>
    <w:rsid w:val="00DE4842"/>
    <w:rsid w:val="00DE63C7"/>
    <w:rsid w:val="00DE764C"/>
    <w:rsid w:val="00DE7BE7"/>
    <w:rsid w:val="00DE7CE8"/>
    <w:rsid w:val="00DF5364"/>
    <w:rsid w:val="00E04A88"/>
    <w:rsid w:val="00E0640E"/>
    <w:rsid w:val="00E114BC"/>
    <w:rsid w:val="00E12439"/>
    <w:rsid w:val="00E12B89"/>
    <w:rsid w:val="00E16D8F"/>
    <w:rsid w:val="00E20846"/>
    <w:rsid w:val="00E22DC2"/>
    <w:rsid w:val="00E23292"/>
    <w:rsid w:val="00E23434"/>
    <w:rsid w:val="00E354E7"/>
    <w:rsid w:val="00E4046D"/>
    <w:rsid w:val="00E4237E"/>
    <w:rsid w:val="00E44545"/>
    <w:rsid w:val="00E460AB"/>
    <w:rsid w:val="00E501B5"/>
    <w:rsid w:val="00E51C3C"/>
    <w:rsid w:val="00E541E3"/>
    <w:rsid w:val="00E54C09"/>
    <w:rsid w:val="00E56F83"/>
    <w:rsid w:val="00E607B5"/>
    <w:rsid w:val="00E667D2"/>
    <w:rsid w:val="00E72259"/>
    <w:rsid w:val="00E77033"/>
    <w:rsid w:val="00E81FE1"/>
    <w:rsid w:val="00E843D9"/>
    <w:rsid w:val="00E87B12"/>
    <w:rsid w:val="00E91A7C"/>
    <w:rsid w:val="00EA0FB2"/>
    <w:rsid w:val="00EA118E"/>
    <w:rsid w:val="00EA453D"/>
    <w:rsid w:val="00EA5758"/>
    <w:rsid w:val="00EB00C1"/>
    <w:rsid w:val="00EB01D4"/>
    <w:rsid w:val="00EB61AB"/>
    <w:rsid w:val="00EC2D9E"/>
    <w:rsid w:val="00EC55FA"/>
    <w:rsid w:val="00ED05FC"/>
    <w:rsid w:val="00ED0E74"/>
    <w:rsid w:val="00ED111D"/>
    <w:rsid w:val="00ED12E7"/>
    <w:rsid w:val="00ED69CB"/>
    <w:rsid w:val="00ED7464"/>
    <w:rsid w:val="00EE105A"/>
    <w:rsid w:val="00EE1BA1"/>
    <w:rsid w:val="00EE31FE"/>
    <w:rsid w:val="00EF1329"/>
    <w:rsid w:val="00EF438F"/>
    <w:rsid w:val="00EF5961"/>
    <w:rsid w:val="00EF5F2D"/>
    <w:rsid w:val="00EF65D8"/>
    <w:rsid w:val="00EF793A"/>
    <w:rsid w:val="00F0016C"/>
    <w:rsid w:val="00F0133F"/>
    <w:rsid w:val="00F07460"/>
    <w:rsid w:val="00F159C6"/>
    <w:rsid w:val="00F24BD0"/>
    <w:rsid w:val="00F25693"/>
    <w:rsid w:val="00F26675"/>
    <w:rsid w:val="00F278E1"/>
    <w:rsid w:val="00F33378"/>
    <w:rsid w:val="00F3378E"/>
    <w:rsid w:val="00F415D3"/>
    <w:rsid w:val="00F44CBD"/>
    <w:rsid w:val="00F47A82"/>
    <w:rsid w:val="00F47AF8"/>
    <w:rsid w:val="00F51A30"/>
    <w:rsid w:val="00F57FE5"/>
    <w:rsid w:val="00F6031C"/>
    <w:rsid w:val="00F63784"/>
    <w:rsid w:val="00F640AC"/>
    <w:rsid w:val="00F6482B"/>
    <w:rsid w:val="00F70485"/>
    <w:rsid w:val="00F70D7D"/>
    <w:rsid w:val="00F71203"/>
    <w:rsid w:val="00F7453E"/>
    <w:rsid w:val="00F745C5"/>
    <w:rsid w:val="00F7564A"/>
    <w:rsid w:val="00F82AD3"/>
    <w:rsid w:val="00F8322B"/>
    <w:rsid w:val="00F83D52"/>
    <w:rsid w:val="00F8517A"/>
    <w:rsid w:val="00F87409"/>
    <w:rsid w:val="00F87B83"/>
    <w:rsid w:val="00F95B37"/>
    <w:rsid w:val="00F96E71"/>
    <w:rsid w:val="00FA0DDA"/>
    <w:rsid w:val="00FA1CBD"/>
    <w:rsid w:val="00FA3B0C"/>
    <w:rsid w:val="00FA480D"/>
    <w:rsid w:val="00FA48D1"/>
    <w:rsid w:val="00FA6C55"/>
    <w:rsid w:val="00FA7B8A"/>
    <w:rsid w:val="00FA7BF6"/>
    <w:rsid w:val="00FB1ABE"/>
    <w:rsid w:val="00FB2640"/>
    <w:rsid w:val="00FB476C"/>
    <w:rsid w:val="00FB5122"/>
    <w:rsid w:val="00FB7685"/>
    <w:rsid w:val="00FC139F"/>
    <w:rsid w:val="00FC18A7"/>
    <w:rsid w:val="00FC29AE"/>
    <w:rsid w:val="00FC4A46"/>
    <w:rsid w:val="00FD0E77"/>
    <w:rsid w:val="00FD16BD"/>
    <w:rsid w:val="00FD400C"/>
    <w:rsid w:val="00FD6343"/>
    <w:rsid w:val="00FE6E1B"/>
    <w:rsid w:val="00FF1D58"/>
    <w:rsid w:val="00FF389F"/>
    <w:rsid w:val="00FF672F"/>
    <w:rsid w:val="00FF6E5A"/>
    <w:rsid w:val="00FF71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F8139B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A6A6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008FB"/>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9436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9436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DA6A61"/>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DA6A61"/>
    <w:rPr>
      <w:rFonts w:ascii="Lucida Grande" w:hAnsi="Lucida Grande" w:cs="Lucida Grande"/>
    </w:rPr>
  </w:style>
  <w:style w:type="character" w:customStyle="1" w:styleId="DocumentMapChar">
    <w:name w:val="Document Map Char"/>
    <w:basedOn w:val="DefaultParagraphFont"/>
    <w:link w:val="DocumentMap"/>
    <w:uiPriority w:val="99"/>
    <w:semiHidden/>
    <w:rsid w:val="00DA6A61"/>
    <w:rPr>
      <w:rFonts w:ascii="Lucida Grande" w:hAnsi="Lucida Grande" w:cs="Lucida Grande"/>
    </w:rPr>
  </w:style>
  <w:style w:type="character" w:styleId="CommentReference">
    <w:name w:val="annotation reference"/>
    <w:basedOn w:val="DefaultParagraphFont"/>
    <w:uiPriority w:val="99"/>
    <w:semiHidden/>
    <w:unhideWhenUsed/>
    <w:rsid w:val="00AC1A47"/>
    <w:rPr>
      <w:sz w:val="18"/>
      <w:szCs w:val="18"/>
    </w:rPr>
  </w:style>
  <w:style w:type="paragraph" w:styleId="CommentText">
    <w:name w:val="annotation text"/>
    <w:basedOn w:val="Normal"/>
    <w:link w:val="CommentTextChar"/>
    <w:uiPriority w:val="99"/>
    <w:semiHidden/>
    <w:unhideWhenUsed/>
    <w:rsid w:val="00AC1A47"/>
  </w:style>
  <w:style w:type="character" w:customStyle="1" w:styleId="CommentTextChar">
    <w:name w:val="Comment Text Char"/>
    <w:basedOn w:val="DefaultParagraphFont"/>
    <w:link w:val="CommentText"/>
    <w:uiPriority w:val="99"/>
    <w:semiHidden/>
    <w:rsid w:val="00AC1A47"/>
  </w:style>
  <w:style w:type="paragraph" w:styleId="BalloonText">
    <w:name w:val="Balloon Text"/>
    <w:basedOn w:val="Normal"/>
    <w:link w:val="BalloonTextChar"/>
    <w:uiPriority w:val="99"/>
    <w:semiHidden/>
    <w:unhideWhenUsed/>
    <w:rsid w:val="00AC1A4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1A47"/>
    <w:rPr>
      <w:rFonts w:ascii="Lucida Grande" w:hAnsi="Lucida Grande" w:cs="Lucida Grande"/>
      <w:sz w:val="18"/>
      <w:szCs w:val="18"/>
    </w:rPr>
  </w:style>
  <w:style w:type="character" w:styleId="Hyperlink">
    <w:name w:val="Hyperlink"/>
    <w:basedOn w:val="DefaultParagraphFont"/>
    <w:uiPriority w:val="99"/>
    <w:unhideWhenUsed/>
    <w:rsid w:val="00AC1A47"/>
    <w:rPr>
      <w:color w:val="0000FF" w:themeColor="hyperlink"/>
      <w:u w:val="single"/>
    </w:rPr>
  </w:style>
  <w:style w:type="character" w:customStyle="1" w:styleId="Heading2Char">
    <w:name w:val="Heading 2 Char"/>
    <w:basedOn w:val="DefaultParagraphFont"/>
    <w:link w:val="Heading2"/>
    <w:uiPriority w:val="9"/>
    <w:rsid w:val="00C008FB"/>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261958"/>
    <w:rPr>
      <w:b/>
      <w:bCs/>
      <w:sz w:val="20"/>
      <w:szCs w:val="20"/>
    </w:rPr>
  </w:style>
  <w:style w:type="character" w:customStyle="1" w:styleId="CommentSubjectChar">
    <w:name w:val="Comment Subject Char"/>
    <w:basedOn w:val="CommentTextChar"/>
    <w:link w:val="CommentSubject"/>
    <w:uiPriority w:val="99"/>
    <w:semiHidden/>
    <w:rsid w:val="00261958"/>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A6A6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008FB"/>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9436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9436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DA6A61"/>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DA6A61"/>
    <w:rPr>
      <w:rFonts w:ascii="Lucida Grande" w:hAnsi="Lucida Grande" w:cs="Lucida Grande"/>
    </w:rPr>
  </w:style>
  <w:style w:type="character" w:customStyle="1" w:styleId="DocumentMapChar">
    <w:name w:val="Document Map Char"/>
    <w:basedOn w:val="DefaultParagraphFont"/>
    <w:link w:val="DocumentMap"/>
    <w:uiPriority w:val="99"/>
    <w:semiHidden/>
    <w:rsid w:val="00DA6A61"/>
    <w:rPr>
      <w:rFonts w:ascii="Lucida Grande" w:hAnsi="Lucida Grande" w:cs="Lucida Grande"/>
    </w:rPr>
  </w:style>
  <w:style w:type="character" w:styleId="CommentReference">
    <w:name w:val="annotation reference"/>
    <w:basedOn w:val="DefaultParagraphFont"/>
    <w:uiPriority w:val="99"/>
    <w:semiHidden/>
    <w:unhideWhenUsed/>
    <w:rsid w:val="00AC1A47"/>
    <w:rPr>
      <w:sz w:val="18"/>
      <w:szCs w:val="18"/>
    </w:rPr>
  </w:style>
  <w:style w:type="paragraph" w:styleId="CommentText">
    <w:name w:val="annotation text"/>
    <w:basedOn w:val="Normal"/>
    <w:link w:val="CommentTextChar"/>
    <w:uiPriority w:val="99"/>
    <w:semiHidden/>
    <w:unhideWhenUsed/>
    <w:rsid w:val="00AC1A47"/>
  </w:style>
  <w:style w:type="character" w:customStyle="1" w:styleId="CommentTextChar">
    <w:name w:val="Comment Text Char"/>
    <w:basedOn w:val="DefaultParagraphFont"/>
    <w:link w:val="CommentText"/>
    <w:uiPriority w:val="99"/>
    <w:semiHidden/>
    <w:rsid w:val="00AC1A47"/>
  </w:style>
  <w:style w:type="paragraph" w:styleId="BalloonText">
    <w:name w:val="Balloon Text"/>
    <w:basedOn w:val="Normal"/>
    <w:link w:val="BalloonTextChar"/>
    <w:uiPriority w:val="99"/>
    <w:semiHidden/>
    <w:unhideWhenUsed/>
    <w:rsid w:val="00AC1A4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1A47"/>
    <w:rPr>
      <w:rFonts w:ascii="Lucida Grande" w:hAnsi="Lucida Grande" w:cs="Lucida Grande"/>
      <w:sz w:val="18"/>
      <w:szCs w:val="18"/>
    </w:rPr>
  </w:style>
  <w:style w:type="character" w:styleId="Hyperlink">
    <w:name w:val="Hyperlink"/>
    <w:basedOn w:val="DefaultParagraphFont"/>
    <w:uiPriority w:val="99"/>
    <w:unhideWhenUsed/>
    <w:rsid w:val="00AC1A47"/>
    <w:rPr>
      <w:color w:val="0000FF" w:themeColor="hyperlink"/>
      <w:u w:val="single"/>
    </w:rPr>
  </w:style>
  <w:style w:type="character" w:customStyle="1" w:styleId="Heading2Char">
    <w:name w:val="Heading 2 Char"/>
    <w:basedOn w:val="DefaultParagraphFont"/>
    <w:link w:val="Heading2"/>
    <w:uiPriority w:val="9"/>
    <w:rsid w:val="00C008FB"/>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261958"/>
    <w:rPr>
      <w:b/>
      <w:bCs/>
      <w:sz w:val="20"/>
      <w:szCs w:val="20"/>
    </w:rPr>
  </w:style>
  <w:style w:type="character" w:customStyle="1" w:styleId="CommentSubjectChar">
    <w:name w:val="Comment Subject Char"/>
    <w:basedOn w:val="CommentTextChar"/>
    <w:link w:val="CommentSubject"/>
    <w:uiPriority w:val="99"/>
    <w:semiHidden/>
    <w:rsid w:val="0026195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62653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95B296-9D42-854B-AB06-8BC1E17E81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TotalTime>
  <Pages>19</Pages>
  <Words>11398</Words>
  <Characters>64975</Characters>
  <Application>Microsoft Macintosh Word</Application>
  <DocSecurity>0</DocSecurity>
  <Lines>541</Lines>
  <Paragraphs>152</Paragraphs>
  <ScaleCrop>false</ScaleCrop>
  <Company/>
  <LinksUpToDate>false</LinksUpToDate>
  <CharactersWithSpaces>762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900</cp:revision>
  <dcterms:created xsi:type="dcterms:W3CDTF">2013-03-29T15:04:00Z</dcterms:created>
  <dcterms:modified xsi:type="dcterms:W3CDTF">2013-04-27T11:52:00Z</dcterms:modified>
</cp:coreProperties>
</file>